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6FEC04E" w14:textId="42E20511" w:rsidR="00BC5CE2" w:rsidRPr="00BC5CE2" w:rsidRDefault="00DD67B5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t>T</w:t>
      </w:r>
      <w:r w:rsidR="00BC5CE2" w:rsidRPr="00BC5CE2">
        <w:rPr>
          <w:rFonts w:ascii="Arial" w:hAnsi="Arial" w:cs="Arial"/>
          <w:b/>
          <w:bCs/>
        </w:rPr>
        <w:t xml:space="preserve">able </w:t>
      </w:r>
      <w:r w:rsidR="00FD0DE1">
        <w:rPr>
          <w:rFonts w:ascii="Arial" w:hAnsi="Arial" w:cs="Arial"/>
          <w:b/>
          <w:bCs/>
        </w:rPr>
        <w:t>S</w:t>
      </w:r>
      <w:r w:rsidR="00BC5CE2" w:rsidRPr="00BC5CE2">
        <w:rPr>
          <w:rFonts w:ascii="Arial" w:hAnsi="Arial" w:cs="Arial"/>
          <w:b/>
          <w:bCs/>
        </w:rPr>
        <w:t>1.</w:t>
      </w:r>
      <w:r w:rsidR="00BC5CE2" w:rsidRPr="00BC5CE2">
        <w:rPr>
          <w:rFonts w:ascii="Arial" w:hAnsi="Arial" w:cs="Arial"/>
        </w:rPr>
        <w:t xml:space="preserve"> Prevalence of SBP-1 on days of follow-up by treatment arm.</w:t>
      </w:r>
    </w:p>
    <w:tbl>
      <w:tblPr>
        <w:tblStyle w:val="TableGrid"/>
        <w:tblW w:w="128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89"/>
        <w:gridCol w:w="1631"/>
        <w:gridCol w:w="1713"/>
        <w:gridCol w:w="1631"/>
        <w:gridCol w:w="1590"/>
        <w:gridCol w:w="236"/>
        <w:gridCol w:w="2317"/>
        <w:gridCol w:w="2430"/>
      </w:tblGrid>
      <w:tr w:rsidR="00252BAF" w:rsidRPr="00BC5CE2" w14:paraId="0FE7D8B1" w14:textId="764A5A97" w:rsidTr="00252BAF">
        <w:trPr>
          <w:trHeight w:val="389"/>
        </w:trPr>
        <w:tc>
          <w:tcPr>
            <w:tcW w:w="1289" w:type="dxa"/>
            <w:vMerge w:val="restart"/>
            <w:tcBorders>
              <w:top w:val="single" w:sz="4" w:space="0" w:color="auto"/>
            </w:tcBorders>
            <w:vAlign w:val="center"/>
          </w:tcPr>
          <w:p w14:paraId="10111E22" w14:textId="4480504A" w:rsidR="00252BAF" w:rsidRPr="00BC5CE2" w:rsidRDefault="00200895" w:rsidP="00252BAF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Visit</w:t>
            </w:r>
          </w:p>
        </w:tc>
        <w:tc>
          <w:tcPr>
            <w:tcW w:w="6565" w:type="dxa"/>
            <w:gridSpan w:val="4"/>
            <w:tcBorders>
              <w:top w:val="single" w:sz="4" w:space="0" w:color="auto"/>
            </w:tcBorders>
            <w:vAlign w:val="center"/>
          </w:tcPr>
          <w:p w14:paraId="0A238667" w14:textId="532F56AF" w:rsidR="00252BAF" w:rsidRPr="00BC5CE2" w:rsidRDefault="00252BAF" w:rsidP="00252BAF">
            <w:pPr>
              <w:jc w:val="center"/>
              <w:rPr>
                <w:rFonts w:ascii="Arial" w:hAnsi="Arial" w:cs="Arial"/>
                <w:b/>
                <w:bCs/>
              </w:rPr>
            </w:pPr>
            <w:r w:rsidRPr="00BC5CE2">
              <w:rPr>
                <w:rFonts w:ascii="Arial" w:hAnsi="Arial" w:cs="Arial"/>
                <w:b/>
                <w:bCs/>
              </w:rPr>
              <w:t>Prevalence, n/N (</w:t>
            </w:r>
            <w:r>
              <w:rPr>
                <w:rFonts w:ascii="Arial" w:hAnsi="Arial" w:cs="Arial"/>
                <w:b/>
                <w:bCs/>
              </w:rPr>
              <w:t>%</w:t>
            </w:r>
            <w:r w:rsidRPr="00BC5CE2">
              <w:rPr>
                <w:rFonts w:ascii="Arial" w:hAnsi="Arial" w:cs="Arial"/>
                <w:b/>
                <w:bCs/>
              </w:rPr>
              <w:t>)</w:t>
            </w:r>
          </w:p>
        </w:tc>
        <w:tc>
          <w:tcPr>
            <w:tcW w:w="236" w:type="dxa"/>
            <w:tcBorders>
              <w:top w:val="single" w:sz="4" w:space="0" w:color="auto"/>
            </w:tcBorders>
          </w:tcPr>
          <w:p w14:paraId="0C47289F" w14:textId="77777777" w:rsidR="00252BAF" w:rsidRPr="00BC5CE2" w:rsidRDefault="00252BAF" w:rsidP="00252BAF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2317" w:type="dxa"/>
            <w:vMerge w:val="restart"/>
            <w:tcBorders>
              <w:top w:val="single" w:sz="4" w:space="0" w:color="auto"/>
            </w:tcBorders>
            <w:vAlign w:val="center"/>
          </w:tcPr>
          <w:p w14:paraId="288D6A27" w14:textId="126C9E38" w:rsidR="00252BAF" w:rsidRPr="00252BAF" w:rsidRDefault="00252BAF" w:rsidP="00252BAF">
            <w:pPr>
              <w:rPr>
                <w:rFonts w:ascii="Arial" w:hAnsi="Arial" w:cs="Arial"/>
                <w:b/>
                <w:bCs/>
                <w:vertAlign w:val="superscript"/>
              </w:rPr>
            </w:pPr>
            <w:r>
              <w:rPr>
                <w:rFonts w:ascii="Arial" w:hAnsi="Arial" w:cs="Arial"/>
                <w:b/>
                <w:bCs/>
              </w:rPr>
              <w:t>p-value</w:t>
            </w:r>
            <w:r w:rsidRPr="00252BAF">
              <w:rPr>
                <w:rFonts w:ascii="Arial" w:hAnsi="Arial" w:cs="Arial"/>
                <w:b/>
                <w:bCs/>
                <w:vertAlign w:val="subscript"/>
              </w:rPr>
              <w:t>SP-AQ vs DP</w:t>
            </w:r>
            <w:r>
              <w:rPr>
                <w:rFonts w:ascii="Arial" w:hAnsi="Arial" w:cs="Arial"/>
                <w:b/>
                <w:bCs/>
                <w:vertAlign w:val="superscript"/>
              </w:rPr>
              <w:t>1</w:t>
            </w:r>
          </w:p>
        </w:tc>
        <w:tc>
          <w:tcPr>
            <w:tcW w:w="2430" w:type="dxa"/>
            <w:vMerge w:val="restart"/>
            <w:tcBorders>
              <w:top w:val="single" w:sz="4" w:space="0" w:color="auto"/>
            </w:tcBorders>
            <w:vAlign w:val="center"/>
          </w:tcPr>
          <w:p w14:paraId="1D823FCE" w14:textId="18736B43" w:rsidR="00252BAF" w:rsidRPr="00252BAF" w:rsidRDefault="00252BAF" w:rsidP="00252BAF">
            <w:pPr>
              <w:rPr>
                <w:rFonts w:ascii="Arial" w:hAnsi="Arial" w:cs="Arial"/>
                <w:b/>
                <w:bCs/>
                <w:vertAlign w:val="superscript"/>
              </w:rPr>
            </w:pPr>
            <w:r>
              <w:rPr>
                <w:rFonts w:ascii="Arial" w:hAnsi="Arial" w:cs="Arial"/>
                <w:b/>
                <w:bCs/>
              </w:rPr>
              <w:t>p-value</w:t>
            </w:r>
            <w:r>
              <w:rPr>
                <w:rFonts w:ascii="Arial" w:hAnsi="Arial" w:cs="Arial"/>
                <w:b/>
                <w:bCs/>
                <w:vertAlign w:val="subscript"/>
              </w:rPr>
              <w:t>gametocytocidal</w:t>
            </w:r>
            <w:r>
              <w:rPr>
                <w:rFonts w:ascii="Arial" w:hAnsi="Arial" w:cs="Arial"/>
                <w:b/>
                <w:bCs/>
                <w:vertAlign w:val="superscript"/>
              </w:rPr>
              <w:t>2</w:t>
            </w:r>
          </w:p>
        </w:tc>
      </w:tr>
      <w:tr w:rsidR="00252BAF" w:rsidRPr="00BC5CE2" w14:paraId="3C50C5CA" w14:textId="28D67982" w:rsidTr="00252BAF">
        <w:trPr>
          <w:trHeight w:val="389"/>
        </w:trPr>
        <w:tc>
          <w:tcPr>
            <w:tcW w:w="1289" w:type="dxa"/>
            <w:vMerge/>
            <w:tcBorders>
              <w:bottom w:val="single" w:sz="4" w:space="0" w:color="auto"/>
            </w:tcBorders>
            <w:vAlign w:val="center"/>
          </w:tcPr>
          <w:p w14:paraId="357C4EE7" w14:textId="6FD0F085" w:rsidR="00252BAF" w:rsidRPr="00BC5CE2" w:rsidRDefault="00252BAF" w:rsidP="00BC5CE2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6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EBC669" w14:textId="258B912F" w:rsidR="00252BAF" w:rsidRPr="00BC5CE2" w:rsidRDefault="00252BAF" w:rsidP="00BC5CE2">
            <w:pPr>
              <w:rPr>
                <w:rFonts w:ascii="Arial" w:hAnsi="Arial" w:cs="Arial"/>
                <w:b/>
                <w:bCs/>
              </w:rPr>
            </w:pPr>
            <w:r w:rsidRPr="00BC5CE2">
              <w:rPr>
                <w:rFonts w:ascii="Arial" w:hAnsi="Arial" w:cs="Arial"/>
                <w:b/>
                <w:bCs/>
              </w:rPr>
              <w:t>SP-AQ</w:t>
            </w:r>
          </w:p>
        </w:tc>
        <w:tc>
          <w:tcPr>
            <w:tcW w:w="17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27A9D2" w14:textId="389BE270" w:rsidR="00252BAF" w:rsidRPr="00BC5CE2" w:rsidRDefault="00252BAF" w:rsidP="00BC5CE2">
            <w:pPr>
              <w:rPr>
                <w:rFonts w:ascii="Arial" w:hAnsi="Arial" w:cs="Arial"/>
                <w:b/>
                <w:bCs/>
              </w:rPr>
            </w:pPr>
            <w:r w:rsidRPr="00BC5CE2">
              <w:rPr>
                <w:rFonts w:ascii="Arial" w:hAnsi="Arial" w:cs="Arial"/>
                <w:b/>
                <w:bCs/>
              </w:rPr>
              <w:t>SP-AQ +PQ</w:t>
            </w:r>
          </w:p>
        </w:tc>
        <w:tc>
          <w:tcPr>
            <w:tcW w:w="16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AACAE9" w14:textId="0099DF72" w:rsidR="00252BAF" w:rsidRPr="00BC5CE2" w:rsidRDefault="00252BAF" w:rsidP="00BC5CE2">
            <w:pPr>
              <w:rPr>
                <w:rFonts w:ascii="Arial" w:hAnsi="Arial" w:cs="Arial"/>
                <w:b/>
                <w:bCs/>
              </w:rPr>
            </w:pPr>
            <w:r w:rsidRPr="00BC5CE2">
              <w:rPr>
                <w:rFonts w:ascii="Arial" w:hAnsi="Arial" w:cs="Arial"/>
                <w:b/>
                <w:bCs/>
              </w:rPr>
              <w:t>DP</w:t>
            </w:r>
          </w:p>
        </w:tc>
        <w:tc>
          <w:tcPr>
            <w:tcW w:w="15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371C97" w14:textId="7FF5798C" w:rsidR="00252BAF" w:rsidRPr="00BC5CE2" w:rsidRDefault="00252BAF" w:rsidP="00BC5CE2">
            <w:pPr>
              <w:rPr>
                <w:rFonts w:ascii="Arial" w:hAnsi="Arial" w:cs="Arial"/>
                <w:b/>
                <w:bCs/>
              </w:rPr>
            </w:pPr>
            <w:r w:rsidRPr="00BC5CE2">
              <w:rPr>
                <w:rFonts w:ascii="Arial" w:hAnsi="Arial" w:cs="Arial"/>
                <w:b/>
                <w:bCs/>
              </w:rPr>
              <w:t>DP +MB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68C29DB5" w14:textId="77777777" w:rsidR="00252BAF" w:rsidRPr="00BC5CE2" w:rsidRDefault="00252BAF" w:rsidP="00BC5CE2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2317" w:type="dxa"/>
            <w:vMerge/>
            <w:tcBorders>
              <w:bottom w:val="single" w:sz="4" w:space="0" w:color="auto"/>
            </w:tcBorders>
          </w:tcPr>
          <w:p w14:paraId="0AFE48DE" w14:textId="77777777" w:rsidR="00252BAF" w:rsidRPr="00BC5CE2" w:rsidRDefault="00252BAF" w:rsidP="00BC5CE2">
            <w:pPr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2430" w:type="dxa"/>
            <w:vMerge/>
            <w:tcBorders>
              <w:bottom w:val="single" w:sz="4" w:space="0" w:color="auto"/>
            </w:tcBorders>
          </w:tcPr>
          <w:p w14:paraId="4700487E" w14:textId="77777777" w:rsidR="00252BAF" w:rsidRPr="00BC5CE2" w:rsidRDefault="00252BAF" w:rsidP="00BC5CE2">
            <w:pPr>
              <w:rPr>
                <w:rFonts w:ascii="Arial" w:hAnsi="Arial" w:cs="Arial"/>
                <w:b/>
                <w:bCs/>
              </w:rPr>
            </w:pPr>
          </w:p>
        </w:tc>
      </w:tr>
      <w:tr w:rsidR="00252BAF" w:rsidRPr="00BC5CE2" w14:paraId="5F81D1EB" w14:textId="70E9E290" w:rsidTr="00B54113">
        <w:trPr>
          <w:trHeight w:val="389"/>
        </w:trPr>
        <w:tc>
          <w:tcPr>
            <w:tcW w:w="1289" w:type="dxa"/>
            <w:tcBorders>
              <w:top w:val="single" w:sz="4" w:space="0" w:color="auto"/>
            </w:tcBorders>
            <w:vAlign w:val="center"/>
          </w:tcPr>
          <w:p w14:paraId="01C0B6D2" w14:textId="2A0FD4C7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0</w:t>
            </w:r>
          </w:p>
        </w:tc>
        <w:tc>
          <w:tcPr>
            <w:tcW w:w="1631" w:type="dxa"/>
            <w:tcBorders>
              <w:top w:val="single" w:sz="4" w:space="0" w:color="auto"/>
            </w:tcBorders>
            <w:vAlign w:val="center"/>
          </w:tcPr>
          <w:p w14:paraId="593240FF" w14:textId="3C7AC0F9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5/18 (83)</w:t>
            </w:r>
          </w:p>
        </w:tc>
        <w:tc>
          <w:tcPr>
            <w:tcW w:w="1713" w:type="dxa"/>
            <w:tcBorders>
              <w:top w:val="single" w:sz="4" w:space="0" w:color="auto"/>
            </w:tcBorders>
            <w:vAlign w:val="center"/>
          </w:tcPr>
          <w:p w14:paraId="77F46501" w14:textId="2635B723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6/17 (94)</w:t>
            </w:r>
          </w:p>
        </w:tc>
        <w:tc>
          <w:tcPr>
            <w:tcW w:w="1631" w:type="dxa"/>
            <w:tcBorders>
              <w:top w:val="single" w:sz="4" w:space="0" w:color="auto"/>
            </w:tcBorders>
            <w:vAlign w:val="center"/>
          </w:tcPr>
          <w:p w14:paraId="75D3DD8F" w14:textId="75BF744E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5/18 (83)</w:t>
            </w:r>
          </w:p>
        </w:tc>
        <w:tc>
          <w:tcPr>
            <w:tcW w:w="1590" w:type="dxa"/>
            <w:tcBorders>
              <w:top w:val="single" w:sz="4" w:space="0" w:color="auto"/>
            </w:tcBorders>
            <w:vAlign w:val="center"/>
          </w:tcPr>
          <w:p w14:paraId="5BE79D13" w14:textId="4CDDD630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8/19 (95)</w:t>
            </w:r>
          </w:p>
        </w:tc>
        <w:tc>
          <w:tcPr>
            <w:tcW w:w="236" w:type="dxa"/>
          </w:tcPr>
          <w:p w14:paraId="7DA5213A" w14:textId="77777777" w:rsidR="00252BAF" w:rsidRPr="00BC5CE2" w:rsidRDefault="00252BAF" w:rsidP="00252BAF">
            <w:pPr>
              <w:rPr>
                <w:rFonts w:ascii="Arial" w:hAnsi="Arial" w:cs="Arial"/>
              </w:rPr>
            </w:pPr>
          </w:p>
        </w:tc>
        <w:tc>
          <w:tcPr>
            <w:tcW w:w="2317" w:type="dxa"/>
            <w:tcBorders>
              <w:top w:val="single" w:sz="4" w:space="0" w:color="auto"/>
            </w:tcBorders>
            <w:vAlign w:val="center"/>
          </w:tcPr>
          <w:p w14:paraId="64742580" w14:textId="1EE6B4DF" w:rsidR="00252BAF" w:rsidRPr="00BC5CE2" w:rsidRDefault="00252BAF" w:rsidP="00252BA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93</w:t>
            </w:r>
          </w:p>
        </w:tc>
        <w:tc>
          <w:tcPr>
            <w:tcW w:w="2430" w:type="dxa"/>
            <w:tcBorders>
              <w:top w:val="single" w:sz="4" w:space="0" w:color="auto"/>
            </w:tcBorders>
            <w:vAlign w:val="center"/>
          </w:tcPr>
          <w:p w14:paraId="57A59184" w14:textId="13B58616" w:rsidR="00252BAF" w:rsidRPr="00BC5CE2" w:rsidRDefault="00252BAF" w:rsidP="00200895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13</w:t>
            </w:r>
          </w:p>
        </w:tc>
      </w:tr>
      <w:tr w:rsidR="00252BAF" w:rsidRPr="00BC5CE2" w14:paraId="29BCEB85" w14:textId="05CC61AE" w:rsidTr="00B54113">
        <w:trPr>
          <w:trHeight w:val="389"/>
        </w:trPr>
        <w:tc>
          <w:tcPr>
            <w:tcW w:w="1289" w:type="dxa"/>
            <w:vAlign w:val="center"/>
          </w:tcPr>
          <w:p w14:paraId="125F136B" w14:textId="3C62A6EB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</w:t>
            </w:r>
          </w:p>
        </w:tc>
        <w:tc>
          <w:tcPr>
            <w:tcW w:w="1631" w:type="dxa"/>
            <w:vAlign w:val="center"/>
          </w:tcPr>
          <w:p w14:paraId="6478AAB0" w14:textId="4C49D205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4/18 (78)</w:t>
            </w:r>
          </w:p>
        </w:tc>
        <w:tc>
          <w:tcPr>
            <w:tcW w:w="1713" w:type="dxa"/>
            <w:vAlign w:val="center"/>
          </w:tcPr>
          <w:p w14:paraId="04391255" w14:textId="756EC108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5/18 (83)</w:t>
            </w:r>
          </w:p>
        </w:tc>
        <w:tc>
          <w:tcPr>
            <w:tcW w:w="1631" w:type="dxa"/>
            <w:vAlign w:val="center"/>
          </w:tcPr>
          <w:p w14:paraId="1C810C0A" w14:textId="34F048B1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2/17 (71)</w:t>
            </w:r>
          </w:p>
        </w:tc>
        <w:tc>
          <w:tcPr>
            <w:tcW w:w="1590" w:type="dxa"/>
            <w:vAlign w:val="center"/>
          </w:tcPr>
          <w:p w14:paraId="1DB7A836" w14:textId="012180A7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3/19 (68)</w:t>
            </w:r>
          </w:p>
        </w:tc>
        <w:tc>
          <w:tcPr>
            <w:tcW w:w="236" w:type="dxa"/>
          </w:tcPr>
          <w:p w14:paraId="57C15681" w14:textId="77777777" w:rsidR="00252BAF" w:rsidRPr="00BC5CE2" w:rsidRDefault="00252BAF" w:rsidP="00252BAF">
            <w:pPr>
              <w:rPr>
                <w:rFonts w:ascii="Arial" w:hAnsi="Arial" w:cs="Arial"/>
              </w:rPr>
            </w:pPr>
          </w:p>
        </w:tc>
        <w:tc>
          <w:tcPr>
            <w:tcW w:w="2317" w:type="dxa"/>
            <w:vAlign w:val="center"/>
          </w:tcPr>
          <w:p w14:paraId="71B68188" w14:textId="35E5C0E0" w:rsidR="00252BAF" w:rsidRPr="00BC5CE2" w:rsidRDefault="00252BAF" w:rsidP="00252BA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28</w:t>
            </w:r>
          </w:p>
        </w:tc>
        <w:tc>
          <w:tcPr>
            <w:tcW w:w="2430" w:type="dxa"/>
            <w:vAlign w:val="center"/>
          </w:tcPr>
          <w:p w14:paraId="0CCBF2D5" w14:textId="4A2524C5" w:rsidR="00252BAF" w:rsidRPr="00BC5CE2" w:rsidRDefault="00252BAF" w:rsidP="00200895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89</w:t>
            </w:r>
          </w:p>
        </w:tc>
      </w:tr>
      <w:tr w:rsidR="00252BAF" w:rsidRPr="00BC5CE2" w14:paraId="32AEB7D0" w14:textId="072F85B6" w:rsidTr="00B54113">
        <w:trPr>
          <w:trHeight w:val="389"/>
        </w:trPr>
        <w:tc>
          <w:tcPr>
            <w:tcW w:w="1289" w:type="dxa"/>
            <w:vAlign w:val="center"/>
          </w:tcPr>
          <w:p w14:paraId="4FA4273B" w14:textId="2FAA49EF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2</w:t>
            </w:r>
          </w:p>
        </w:tc>
        <w:tc>
          <w:tcPr>
            <w:tcW w:w="1631" w:type="dxa"/>
            <w:vAlign w:val="center"/>
          </w:tcPr>
          <w:p w14:paraId="6781DB12" w14:textId="470AECA6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2/17 (71)</w:t>
            </w:r>
          </w:p>
        </w:tc>
        <w:tc>
          <w:tcPr>
            <w:tcW w:w="1713" w:type="dxa"/>
            <w:vAlign w:val="center"/>
          </w:tcPr>
          <w:p w14:paraId="7BBE3D2B" w14:textId="7D512BAE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3/18 (72)</w:t>
            </w:r>
          </w:p>
        </w:tc>
        <w:tc>
          <w:tcPr>
            <w:tcW w:w="1631" w:type="dxa"/>
            <w:vAlign w:val="center"/>
          </w:tcPr>
          <w:p w14:paraId="4C3D8F95" w14:textId="2E05A813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1/18 (61)</w:t>
            </w:r>
          </w:p>
        </w:tc>
        <w:tc>
          <w:tcPr>
            <w:tcW w:w="1590" w:type="dxa"/>
            <w:vAlign w:val="center"/>
          </w:tcPr>
          <w:p w14:paraId="70BA35CC" w14:textId="2A0DBBA4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9/19 (47)</w:t>
            </w:r>
          </w:p>
        </w:tc>
        <w:tc>
          <w:tcPr>
            <w:tcW w:w="236" w:type="dxa"/>
          </w:tcPr>
          <w:p w14:paraId="0D35C1B1" w14:textId="77777777" w:rsidR="00252BAF" w:rsidRPr="00BC5CE2" w:rsidRDefault="00252BAF" w:rsidP="00252BAF">
            <w:pPr>
              <w:rPr>
                <w:rFonts w:ascii="Arial" w:hAnsi="Arial" w:cs="Arial"/>
              </w:rPr>
            </w:pPr>
          </w:p>
        </w:tc>
        <w:tc>
          <w:tcPr>
            <w:tcW w:w="2317" w:type="dxa"/>
            <w:vAlign w:val="center"/>
          </w:tcPr>
          <w:p w14:paraId="2DB7497E" w14:textId="0E0079C7" w:rsidR="00252BAF" w:rsidRPr="00BC5CE2" w:rsidRDefault="00252BAF" w:rsidP="00252BA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13</w:t>
            </w:r>
          </w:p>
        </w:tc>
        <w:tc>
          <w:tcPr>
            <w:tcW w:w="2430" w:type="dxa"/>
            <w:vAlign w:val="center"/>
          </w:tcPr>
          <w:p w14:paraId="452950AA" w14:textId="434C8376" w:rsidR="00252BAF" w:rsidRPr="00BC5CE2" w:rsidRDefault="00252BAF" w:rsidP="00200895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58</w:t>
            </w:r>
          </w:p>
        </w:tc>
      </w:tr>
      <w:tr w:rsidR="00252BAF" w:rsidRPr="00BC5CE2" w14:paraId="46FFD2C7" w14:textId="5D08506A" w:rsidTr="00B54113">
        <w:trPr>
          <w:trHeight w:val="389"/>
        </w:trPr>
        <w:tc>
          <w:tcPr>
            <w:tcW w:w="1289" w:type="dxa"/>
            <w:vAlign w:val="center"/>
          </w:tcPr>
          <w:p w14:paraId="73CE8532" w14:textId="32E31105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7</w:t>
            </w:r>
          </w:p>
        </w:tc>
        <w:tc>
          <w:tcPr>
            <w:tcW w:w="1631" w:type="dxa"/>
            <w:vAlign w:val="center"/>
          </w:tcPr>
          <w:p w14:paraId="54D8B8D0" w14:textId="09256630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3/18 (17)</w:t>
            </w:r>
          </w:p>
        </w:tc>
        <w:tc>
          <w:tcPr>
            <w:tcW w:w="1713" w:type="dxa"/>
            <w:vAlign w:val="center"/>
          </w:tcPr>
          <w:p w14:paraId="1936E1E6" w14:textId="6BE45B24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6/18 (33)</w:t>
            </w:r>
          </w:p>
        </w:tc>
        <w:tc>
          <w:tcPr>
            <w:tcW w:w="1631" w:type="dxa"/>
            <w:vAlign w:val="center"/>
          </w:tcPr>
          <w:p w14:paraId="69850254" w14:textId="328968BE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3/17 (17)</w:t>
            </w:r>
          </w:p>
        </w:tc>
        <w:tc>
          <w:tcPr>
            <w:tcW w:w="1590" w:type="dxa"/>
            <w:vAlign w:val="center"/>
          </w:tcPr>
          <w:p w14:paraId="2EB73F30" w14:textId="5C8413D1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7/19 (36)</w:t>
            </w:r>
          </w:p>
        </w:tc>
        <w:tc>
          <w:tcPr>
            <w:tcW w:w="236" w:type="dxa"/>
          </w:tcPr>
          <w:p w14:paraId="583E85B7" w14:textId="77777777" w:rsidR="00252BAF" w:rsidRPr="00BC5CE2" w:rsidRDefault="00252BAF" w:rsidP="00252BAF">
            <w:pPr>
              <w:rPr>
                <w:rFonts w:ascii="Arial" w:hAnsi="Arial" w:cs="Arial"/>
              </w:rPr>
            </w:pPr>
          </w:p>
        </w:tc>
        <w:tc>
          <w:tcPr>
            <w:tcW w:w="2317" w:type="dxa"/>
            <w:vAlign w:val="center"/>
          </w:tcPr>
          <w:p w14:paraId="547D6F46" w14:textId="695C1A3C" w:rsidR="00252BAF" w:rsidRPr="00BC5CE2" w:rsidRDefault="00252BAF" w:rsidP="00252BA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84</w:t>
            </w:r>
          </w:p>
        </w:tc>
        <w:tc>
          <w:tcPr>
            <w:tcW w:w="2430" w:type="dxa"/>
            <w:vAlign w:val="center"/>
          </w:tcPr>
          <w:p w14:paraId="2301D75D" w14:textId="0D675DDF" w:rsidR="00252BAF" w:rsidRPr="00BC5CE2" w:rsidRDefault="00252BAF" w:rsidP="00200895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7</w:t>
            </w:r>
          </w:p>
        </w:tc>
      </w:tr>
      <w:tr w:rsidR="00252BAF" w:rsidRPr="00BC5CE2" w14:paraId="788E847E" w14:textId="18AFD0FF" w:rsidTr="00B54113">
        <w:trPr>
          <w:trHeight w:val="389"/>
        </w:trPr>
        <w:tc>
          <w:tcPr>
            <w:tcW w:w="1289" w:type="dxa"/>
            <w:vAlign w:val="center"/>
          </w:tcPr>
          <w:p w14:paraId="5F45FAED" w14:textId="2C2EFC1C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4</w:t>
            </w:r>
          </w:p>
        </w:tc>
        <w:tc>
          <w:tcPr>
            <w:tcW w:w="1631" w:type="dxa"/>
            <w:vAlign w:val="center"/>
          </w:tcPr>
          <w:p w14:paraId="1AB83FC0" w14:textId="7ACDF6A8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6/18 (33)</w:t>
            </w:r>
          </w:p>
        </w:tc>
        <w:tc>
          <w:tcPr>
            <w:tcW w:w="1713" w:type="dxa"/>
            <w:vAlign w:val="center"/>
          </w:tcPr>
          <w:p w14:paraId="29726093" w14:textId="51F92E1D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/18 (6)</w:t>
            </w:r>
          </w:p>
        </w:tc>
        <w:tc>
          <w:tcPr>
            <w:tcW w:w="1631" w:type="dxa"/>
            <w:vAlign w:val="center"/>
          </w:tcPr>
          <w:p w14:paraId="23EFA73E" w14:textId="5F6AEBAB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3/18 (17)</w:t>
            </w:r>
          </w:p>
        </w:tc>
        <w:tc>
          <w:tcPr>
            <w:tcW w:w="1590" w:type="dxa"/>
            <w:vAlign w:val="center"/>
          </w:tcPr>
          <w:p w14:paraId="3BEFC612" w14:textId="23DFF6DC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4/19 (21)</w:t>
            </w:r>
          </w:p>
        </w:tc>
        <w:tc>
          <w:tcPr>
            <w:tcW w:w="236" w:type="dxa"/>
          </w:tcPr>
          <w:p w14:paraId="1FFE4F9C" w14:textId="77777777" w:rsidR="00252BAF" w:rsidRPr="00BC5CE2" w:rsidRDefault="00252BAF" w:rsidP="00252BAF">
            <w:pPr>
              <w:rPr>
                <w:rFonts w:ascii="Arial" w:hAnsi="Arial" w:cs="Arial"/>
              </w:rPr>
            </w:pPr>
          </w:p>
        </w:tc>
        <w:tc>
          <w:tcPr>
            <w:tcW w:w="2317" w:type="dxa"/>
            <w:vAlign w:val="center"/>
          </w:tcPr>
          <w:p w14:paraId="2CBFA12B" w14:textId="5188E0F8" w:rsidR="00252BAF" w:rsidRPr="00BC5CE2" w:rsidRDefault="00252BAF" w:rsidP="00252BA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96</w:t>
            </w:r>
          </w:p>
        </w:tc>
        <w:tc>
          <w:tcPr>
            <w:tcW w:w="2430" w:type="dxa"/>
            <w:vAlign w:val="center"/>
          </w:tcPr>
          <w:p w14:paraId="2BF181AF" w14:textId="0B2B6356" w:rsidR="00252BAF" w:rsidRPr="00BC5CE2" w:rsidRDefault="00252BAF" w:rsidP="00200895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25</w:t>
            </w:r>
          </w:p>
        </w:tc>
      </w:tr>
      <w:tr w:rsidR="00252BAF" w:rsidRPr="00BC5CE2" w14:paraId="06168A29" w14:textId="6B08CF25" w:rsidTr="00B54113">
        <w:trPr>
          <w:trHeight w:val="389"/>
        </w:trPr>
        <w:tc>
          <w:tcPr>
            <w:tcW w:w="1289" w:type="dxa"/>
            <w:vAlign w:val="center"/>
          </w:tcPr>
          <w:p w14:paraId="51E7D0AC" w14:textId="58677144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28</w:t>
            </w:r>
          </w:p>
        </w:tc>
        <w:tc>
          <w:tcPr>
            <w:tcW w:w="1631" w:type="dxa"/>
            <w:vAlign w:val="center"/>
          </w:tcPr>
          <w:p w14:paraId="453D46CD" w14:textId="620E1370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4/18 (22)</w:t>
            </w:r>
          </w:p>
        </w:tc>
        <w:tc>
          <w:tcPr>
            <w:tcW w:w="1713" w:type="dxa"/>
            <w:vAlign w:val="center"/>
          </w:tcPr>
          <w:p w14:paraId="5AD20B06" w14:textId="510C8E65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2/18 (11)</w:t>
            </w:r>
          </w:p>
        </w:tc>
        <w:tc>
          <w:tcPr>
            <w:tcW w:w="1631" w:type="dxa"/>
            <w:vAlign w:val="center"/>
          </w:tcPr>
          <w:p w14:paraId="46FDDC3E" w14:textId="69BFA94E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/18 (6)</w:t>
            </w:r>
          </w:p>
        </w:tc>
        <w:tc>
          <w:tcPr>
            <w:tcW w:w="1590" w:type="dxa"/>
            <w:vAlign w:val="center"/>
          </w:tcPr>
          <w:p w14:paraId="13F7020E" w14:textId="78CF15C3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1/19 (5)</w:t>
            </w:r>
          </w:p>
        </w:tc>
        <w:tc>
          <w:tcPr>
            <w:tcW w:w="236" w:type="dxa"/>
          </w:tcPr>
          <w:p w14:paraId="23D9BAD2" w14:textId="77777777" w:rsidR="00252BAF" w:rsidRPr="00BC5CE2" w:rsidRDefault="00252BAF" w:rsidP="00252BAF">
            <w:pPr>
              <w:rPr>
                <w:rFonts w:ascii="Arial" w:hAnsi="Arial" w:cs="Arial"/>
              </w:rPr>
            </w:pPr>
          </w:p>
        </w:tc>
        <w:tc>
          <w:tcPr>
            <w:tcW w:w="2317" w:type="dxa"/>
            <w:vAlign w:val="center"/>
          </w:tcPr>
          <w:p w14:paraId="09CEA5F5" w14:textId="1A8E9A89" w:rsidR="00252BAF" w:rsidRPr="00BC5CE2" w:rsidRDefault="00252BAF" w:rsidP="00252BA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15</w:t>
            </w:r>
          </w:p>
        </w:tc>
        <w:tc>
          <w:tcPr>
            <w:tcW w:w="2430" w:type="dxa"/>
            <w:vAlign w:val="center"/>
          </w:tcPr>
          <w:p w14:paraId="4BFF9D9A" w14:textId="6BCB2766" w:rsidR="00252BAF" w:rsidRPr="00BC5CE2" w:rsidRDefault="00252BAF" w:rsidP="00200895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48</w:t>
            </w:r>
          </w:p>
        </w:tc>
      </w:tr>
      <w:tr w:rsidR="00252BAF" w:rsidRPr="00BC5CE2" w14:paraId="35C6306F" w14:textId="284DEACC" w:rsidTr="00B54113">
        <w:trPr>
          <w:trHeight w:val="389"/>
        </w:trPr>
        <w:tc>
          <w:tcPr>
            <w:tcW w:w="1289" w:type="dxa"/>
            <w:tcBorders>
              <w:bottom w:val="single" w:sz="4" w:space="0" w:color="auto"/>
            </w:tcBorders>
            <w:vAlign w:val="center"/>
          </w:tcPr>
          <w:p w14:paraId="4E0F33B9" w14:textId="78165955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42</w:t>
            </w:r>
          </w:p>
        </w:tc>
        <w:tc>
          <w:tcPr>
            <w:tcW w:w="1631" w:type="dxa"/>
            <w:tcBorders>
              <w:bottom w:val="single" w:sz="4" w:space="0" w:color="auto"/>
            </w:tcBorders>
            <w:vAlign w:val="center"/>
          </w:tcPr>
          <w:p w14:paraId="38401F08" w14:textId="3B82C06B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9/18 (50)</w:t>
            </w:r>
          </w:p>
        </w:tc>
        <w:tc>
          <w:tcPr>
            <w:tcW w:w="1713" w:type="dxa"/>
            <w:tcBorders>
              <w:bottom w:val="single" w:sz="4" w:space="0" w:color="auto"/>
            </w:tcBorders>
            <w:vAlign w:val="center"/>
          </w:tcPr>
          <w:p w14:paraId="0EF33766" w14:textId="221C95F9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9/18 (50)</w:t>
            </w:r>
          </w:p>
        </w:tc>
        <w:tc>
          <w:tcPr>
            <w:tcW w:w="1631" w:type="dxa"/>
            <w:tcBorders>
              <w:bottom w:val="single" w:sz="4" w:space="0" w:color="auto"/>
            </w:tcBorders>
            <w:vAlign w:val="center"/>
          </w:tcPr>
          <w:p w14:paraId="23A0EE17" w14:textId="3DB247C6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4/18 (22)</w:t>
            </w:r>
          </w:p>
        </w:tc>
        <w:tc>
          <w:tcPr>
            <w:tcW w:w="1590" w:type="dxa"/>
            <w:tcBorders>
              <w:bottom w:val="single" w:sz="4" w:space="0" w:color="auto"/>
            </w:tcBorders>
            <w:vAlign w:val="center"/>
          </w:tcPr>
          <w:p w14:paraId="6FDABE5F" w14:textId="7B785A5B" w:rsidR="00252BAF" w:rsidRPr="00BC5CE2" w:rsidRDefault="00252BAF" w:rsidP="00252BAF">
            <w:pPr>
              <w:rPr>
                <w:rFonts w:ascii="Arial" w:hAnsi="Arial" w:cs="Arial"/>
              </w:rPr>
            </w:pPr>
            <w:r w:rsidRPr="00BC5CE2">
              <w:rPr>
                <w:rFonts w:ascii="Arial" w:hAnsi="Arial" w:cs="Arial"/>
              </w:rPr>
              <w:t>2/18 (11)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36AE2DE8" w14:textId="77777777" w:rsidR="00252BAF" w:rsidRPr="00BC5CE2" w:rsidRDefault="00252BAF" w:rsidP="00252BAF">
            <w:pPr>
              <w:rPr>
                <w:rFonts w:ascii="Arial" w:hAnsi="Arial" w:cs="Arial"/>
              </w:rPr>
            </w:pPr>
          </w:p>
        </w:tc>
        <w:tc>
          <w:tcPr>
            <w:tcW w:w="2317" w:type="dxa"/>
            <w:tcBorders>
              <w:bottom w:val="single" w:sz="4" w:space="0" w:color="auto"/>
            </w:tcBorders>
            <w:vAlign w:val="center"/>
          </w:tcPr>
          <w:p w14:paraId="2EF399F6" w14:textId="6BB365A5" w:rsidR="00252BAF" w:rsidRPr="00BC5CE2" w:rsidRDefault="00252BAF" w:rsidP="00252BA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0</w:t>
            </w:r>
            <w:r w:rsidR="00200895">
              <w:rPr>
                <w:rFonts w:ascii="Arial" w:hAnsi="Arial" w:cs="Arial"/>
              </w:rPr>
              <w:t>27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vAlign w:val="center"/>
          </w:tcPr>
          <w:p w14:paraId="50356362" w14:textId="5C4F52DE" w:rsidR="00252BAF" w:rsidRPr="00BC5CE2" w:rsidRDefault="00252BAF" w:rsidP="00200895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62</w:t>
            </w:r>
          </w:p>
        </w:tc>
      </w:tr>
    </w:tbl>
    <w:p w14:paraId="73B7FB94" w14:textId="21C5FB49" w:rsidR="00BC5CE2" w:rsidRPr="00BC5CE2" w:rsidRDefault="00BC5CE2" w:rsidP="00BC5CE2">
      <w:pPr>
        <w:rPr>
          <w:rFonts w:ascii="Arial" w:hAnsi="Arial" w:cs="Arial"/>
        </w:rPr>
      </w:pPr>
      <w:r w:rsidRPr="00BC5CE2">
        <w:rPr>
          <w:rFonts w:ascii="Arial" w:hAnsi="Arial" w:cs="Arial"/>
        </w:rPr>
        <w:t>Abbreviations: DP=dihydroartemisinin-piperaquine; MB=methylene blue; PQ=primaquine; SP-AQ=sulfadoxine-pyrimethamine and amodiaquine</w:t>
      </w:r>
    </w:p>
    <w:p w14:paraId="4FFF32E1" w14:textId="77777777" w:rsidR="00252BAF" w:rsidRPr="00252BAF" w:rsidRDefault="00252BAF" w:rsidP="00252BAF">
      <w:pPr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Reported p-values from Fisher’s exact test comparing SP-AQ and DP arms (i.e. combined SP-AQ and SP-AQ+PQ arms versus combined DP and DP+MB arms)</w:t>
      </w:r>
    </w:p>
    <w:p w14:paraId="0C4FBAAF" w14:textId="77777777" w:rsidR="00252BAF" w:rsidRPr="00252BAF" w:rsidRDefault="00252BAF" w:rsidP="00252BAF">
      <w:pPr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 xml:space="preserve"> Reported p-values from Fisher’s exact test comparing arms that received gametocytocidal drugs versus those that did not (i.e. combined SP-AQ+PQ and DP+MB arms versus combined SP-AQ and DP arms)</w:t>
      </w:r>
    </w:p>
    <w:p w14:paraId="015F34D7" w14:textId="77777777" w:rsidR="00C84043" w:rsidRDefault="00C84043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3D4439C1" w14:textId="4BDE941E" w:rsidR="00BC5CE2" w:rsidRPr="00BC5CE2" w:rsidRDefault="00DD67B5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t>T</w:t>
      </w:r>
      <w:r w:rsidR="00BC5CE2" w:rsidRPr="00BC5CE2">
        <w:rPr>
          <w:rFonts w:ascii="Arial" w:hAnsi="Arial" w:cs="Arial"/>
          <w:b/>
          <w:bCs/>
        </w:rPr>
        <w:t xml:space="preserve">able </w:t>
      </w:r>
      <w:r w:rsidR="00FD0DE1">
        <w:rPr>
          <w:rFonts w:ascii="Arial" w:hAnsi="Arial" w:cs="Arial"/>
          <w:b/>
          <w:bCs/>
        </w:rPr>
        <w:t>S</w:t>
      </w:r>
      <w:r w:rsidR="00BC5CE2" w:rsidRPr="00BC5CE2">
        <w:rPr>
          <w:rFonts w:ascii="Arial" w:hAnsi="Arial" w:cs="Arial"/>
          <w:b/>
          <w:bCs/>
        </w:rPr>
        <w:t>2.</w:t>
      </w:r>
      <w:r w:rsidR="00BC5CE2" w:rsidRPr="00BC5CE2">
        <w:rPr>
          <w:rFonts w:ascii="Arial" w:hAnsi="Arial" w:cs="Arial"/>
        </w:rPr>
        <w:t xml:space="preserve"> SBP-1 </w:t>
      </w:r>
      <w:r>
        <w:rPr>
          <w:rFonts w:ascii="Arial" w:hAnsi="Arial" w:cs="Arial"/>
        </w:rPr>
        <w:t>P</w:t>
      </w:r>
      <w:r w:rsidR="00BC5CE2" w:rsidRPr="00BC5CE2">
        <w:rPr>
          <w:rFonts w:ascii="Arial" w:hAnsi="Arial" w:cs="Arial"/>
        </w:rPr>
        <w:t xml:space="preserve">arasite density on days of follow-up by treatment arm </w:t>
      </w:r>
    </w:p>
    <w:tbl>
      <w:tblPr>
        <w:tblStyle w:val="TableGrid"/>
        <w:tblW w:w="123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0"/>
        <w:gridCol w:w="1610"/>
        <w:gridCol w:w="1614"/>
        <w:gridCol w:w="1620"/>
        <w:gridCol w:w="1620"/>
        <w:gridCol w:w="236"/>
        <w:gridCol w:w="1834"/>
        <w:gridCol w:w="2520"/>
      </w:tblGrid>
      <w:tr w:rsidR="00252BAF" w:rsidRPr="00BC5CE2" w14:paraId="0A728877" w14:textId="704B286A" w:rsidTr="00BE0F05">
        <w:trPr>
          <w:trHeight w:val="389"/>
        </w:trPr>
        <w:tc>
          <w:tcPr>
            <w:tcW w:w="1260" w:type="dxa"/>
            <w:vMerge w:val="restart"/>
            <w:tcBorders>
              <w:top w:val="single" w:sz="4" w:space="0" w:color="auto"/>
            </w:tcBorders>
            <w:vAlign w:val="center"/>
          </w:tcPr>
          <w:p w14:paraId="02D71A93" w14:textId="694255E5" w:rsidR="00252BAF" w:rsidRPr="00B54113" w:rsidRDefault="00252BAF" w:rsidP="00252BAF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Visit</w:t>
            </w:r>
          </w:p>
        </w:tc>
        <w:tc>
          <w:tcPr>
            <w:tcW w:w="6464" w:type="dxa"/>
            <w:gridSpan w:val="4"/>
            <w:tcBorders>
              <w:top w:val="single" w:sz="4" w:space="0" w:color="auto"/>
            </w:tcBorders>
            <w:vAlign w:val="center"/>
          </w:tcPr>
          <w:p w14:paraId="11231893" w14:textId="6B047DDC" w:rsidR="00252BAF" w:rsidRPr="00B54113" w:rsidRDefault="00252BAF" w:rsidP="00252BAF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54113">
              <w:rPr>
                <w:rFonts w:ascii="Arial" w:hAnsi="Arial" w:cs="Arial"/>
                <w:b/>
                <w:bCs/>
                <w:sz w:val="20"/>
                <w:szCs w:val="20"/>
              </w:rPr>
              <w:t>SBP-1 Parasite Density (per μL), median [IQR]</w:t>
            </w:r>
          </w:p>
        </w:tc>
        <w:tc>
          <w:tcPr>
            <w:tcW w:w="236" w:type="dxa"/>
            <w:tcBorders>
              <w:top w:val="single" w:sz="4" w:space="0" w:color="auto"/>
            </w:tcBorders>
          </w:tcPr>
          <w:p w14:paraId="53FEC1AF" w14:textId="77777777" w:rsidR="00252BAF" w:rsidRPr="00B54113" w:rsidRDefault="00252BAF" w:rsidP="00252BAF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834" w:type="dxa"/>
            <w:vMerge w:val="restart"/>
            <w:tcBorders>
              <w:top w:val="single" w:sz="4" w:space="0" w:color="auto"/>
            </w:tcBorders>
            <w:vAlign w:val="center"/>
          </w:tcPr>
          <w:p w14:paraId="4CBCFEE7" w14:textId="46FD6D56" w:rsidR="00252BAF" w:rsidRPr="00B54113" w:rsidRDefault="00252BAF" w:rsidP="00B5411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54113">
              <w:rPr>
                <w:rFonts w:ascii="Arial" w:hAnsi="Arial" w:cs="Arial"/>
                <w:b/>
                <w:bCs/>
                <w:sz w:val="20"/>
                <w:szCs w:val="20"/>
              </w:rPr>
              <w:t>p-value</w:t>
            </w:r>
            <w:r w:rsidRPr="00B54113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SP-AQ vs DP</w:t>
            </w:r>
            <w:r w:rsidRPr="00B54113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2520" w:type="dxa"/>
            <w:vMerge w:val="restart"/>
            <w:tcBorders>
              <w:top w:val="single" w:sz="4" w:space="0" w:color="auto"/>
            </w:tcBorders>
            <w:vAlign w:val="center"/>
          </w:tcPr>
          <w:p w14:paraId="0E5A63BF" w14:textId="0358454D" w:rsidR="00252BAF" w:rsidRPr="00B54113" w:rsidRDefault="00252BAF" w:rsidP="00B5411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54113">
              <w:rPr>
                <w:rFonts w:ascii="Arial" w:hAnsi="Arial" w:cs="Arial"/>
                <w:b/>
                <w:bCs/>
                <w:sz w:val="20"/>
                <w:szCs w:val="20"/>
              </w:rPr>
              <w:t>p-value</w:t>
            </w:r>
            <w:r w:rsidRPr="00B54113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gametocytocidal</w:t>
            </w:r>
            <w:r w:rsidRPr="00B54113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2</w:t>
            </w:r>
          </w:p>
        </w:tc>
      </w:tr>
      <w:tr w:rsidR="00252BAF" w:rsidRPr="00BC5CE2" w14:paraId="733678FB" w14:textId="3CB145F7" w:rsidTr="00BE0F05">
        <w:trPr>
          <w:trHeight w:val="389"/>
        </w:trPr>
        <w:tc>
          <w:tcPr>
            <w:tcW w:w="1260" w:type="dxa"/>
            <w:vMerge/>
            <w:tcBorders>
              <w:bottom w:val="single" w:sz="4" w:space="0" w:color="auto"/>
            </w:tcBorders>
            <w:vAlign w:val="center"/>
          </w:tcPr>
          <w:p w14:paraId="66E9E52A" w14:textId="77777777" w:rsidR="00252BAF" w:rsidRPr="00B54113" w:rsidRDefault="00252BAF" w:rsidP="00D0698E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6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097558" w14:textId="77777777" w:rsidR="00252BAF" w:rsidRPr="00B54113" w:rsidRDefault="00252BAF" w:rsidP="00D0698E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54113">
              <w:rPr>
                <w:rFonts w:ascii="Arial" w:hAnsi="Arial" w:cs="Arial"/>
                <w:b/>
                <w:bCs/>
                <w:sz w:val="20"/>
                <w:szCs w:val="20"/>
              </w:rPr>
              <w:t>SP-AQ</w:t>
            </w:r>
          </w:p>
        </w:tc>
        <w:tc>
          <w:tcPr>
            <w:tcW w:w="16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E778D4" w14:textId="77777777" w:rsidR="00252BAF" w:rsidRPr="00B54113" w:rsidRDefault="00252BAF" w:rsidP="00D0698E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54113">
              <w:rPr>
                <w:rFonts w:ascii="Arial" w:hAnsi="Arial" w:cs="Arial"/>
                <w:b/>
                <w:bCs/>
                <w:sz w:val="20"/>
                <w:szCs w:val="20"/>
              </w:rPr>
              <w:t>SP-AQ +PQ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1317EA" w14:textId="77777777" w:rsidR="00252BAF" w:rsidRPr="00B54113" w:rsidRDefault="00252BAF" w:rsidP="00D0698E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54113">
              <w:rPr>
                <w:rFonts w:ascii="Arial" w:hAnsi="Arial" w:cs="Arial"/>
                <w:b/>
                <w:bCs/>
                <w:sz w:val="20"/>
                <w:szCs w:val="20"/>
              </w:rPr>
              <w:t>DP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8916A5" w14:textId="77777777" w:rsidR="00252BAF" w:rsidRPr="00B54113" w:rsidRDefault="00252BAF" w:rsidP="00D0698E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54113">
              <w:rPr>
                <w:rFonts w:ascii="Arial" w:hAnsi="Arial" w:cs="Arial"/>
                <w:b/>
                <w:bCs/>
                <w:sz w:val="20"/>
                <w:szCs w:val="20"/>
              </w:rPr>
              <w:t>DP +MB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4E778397" w14:textId="77777777" w:rsidR="00252BAF" w:rsidRPr="00B54113" w:rsidRDefault="00252BAF" w:rsidP="00D0698E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834" w:type="dxa"/>
            <w:vMerge/>
            <w:tcBorders>
              <w:bottom w:val="single" w:sz="4" w:space="0" w:color="auto"/>
            </w:tcBorders>
            <w:vAlign w:val="center"/>
          </w:tcPr>
          <w:p w14:paraId="4F21427D" w14:textId="77777777" w:rsidR="00252BAF" w:rsidRPr="00B54113" w:rsidRDefault="00252BAF" w:rsidP="00252BAF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520" w:type="dxa"/>
            <w:vMerge/>
            <w:tcBorders>
              <w:bottom w:val="single" w:sz="4" w:space="0" w:color="auto"/>
            </w:tcBorders>
            <w:vAlign w:val="center"/>
          </w:tcPr>
          <w:p w14:paraId="77D5FBAE" w14:textId="77777777" w:rsidR="00252BAF" w:rsidRPr="00B54113" w:rsidRDefault="00252BAF" w:rsidP="00252BAF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</w:tr>
      <w:tr w:rsidR="00252BAF" w:rsidRPr="00BC5CE2" w14:paraId="1B913CAB" w14:textId="67253214" w:rsidTr="00B54113">
        <w:trPr>
          <w:trHeight w:val="389"/>
        </w:trPr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0BCC1924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610" w:type="dxa"/>
            <w:tcBorders>
              <w:top w:val="single" w:sz="4" w:space="0" w:color="auto"/>
            </w:tcBorders>
            <w:vAlign w:val="center"/>
          </w:tcPr>
          <w:p w14:paraId="2FED398B" w14:textId="5CB22FDD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1097 [3, 3054]</w:t>
            </w:r>
          </w:p>
        </w:tc>
        <w:tc>
          <w:tcPr>
            <w:tcW w:w="1614" w:type="dxa"/>
            <w:tcBorders>
              <w:top w:val="single" w:sz="4" w:space="0" w:color="auto"/>
            </w:tcBorders>
            <w:vAlign w:val="center"/>
          </w:tcPr>
          <w:p w14:paraId="3AC55D91" w14:textId="176CE28F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793 [49, 1416]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vAlign w:val="center"/>
          </w:tcPr>
          <w:p w14:paraId="40A355DF" w14:textId="66871F50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284 [0.1, 2404]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vAlign w:val="center"/>
          </w:tcPr>
          <w:p w14:paraId="55222FD1" w14:textId="11DAFAA1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508 [55, 1959]</w:t>
            </w:r>
          </w:p>
        </w:tc>
        <w:tc>
          <w:tcPr>
            <w:tcW w:w="236" w:type="dxa"/>
          </w:tcPr>
          <w:p w14:paraId="4F40B082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34" w:type="dxa"/>
            <w:tcBorders>
              <w:top w:val="single" w:sz="4" w:space="0" w:color="auto"/>
            </w:tcBorders>
            <w:vAlign w:val="center"/>
          </w:tcPr>
          <w:p w14:paraId="10DDCEF0" w14:textId="6BFC4081" w:rsidR="00252BAF" w:rsidRPr="00B54113" w:rsidRDefault="00200895" w:rsidP="00252BA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8</w:t>
            </w:r>
          </w:p>
        </w:tc>
        <w:tc>
          <w:tcPr>
            <w:tcW w:w="2520" w:type="dxa"/>
            <w:tcBorders>
              <w:top w:val="single" w:sz="4" w:space="0" w:color="auto"/>
            </w:tcBorders>
            <w:vAlign w:val="center"/>
          </w:tcPr>
          <w:p w14:paraId="18FF0A73" w14:textId="0696E364" w:rsidR="00252BAF" w:rsidRPr="00B54113" w:rsidRDefault="00200895" w:rsidP="002008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8</w:t>
            </w:r>
          </w:p>
        </w:tc>
      </w:tr>
      <w:tr w:rsidR="00252BAF" w:rsidRPr="00BC5CE2" w14:paraId="35906536" w14:textId="0B40A7CF" w:rsidTr="00B54113">
        <w:trPr>
          <w:trHeight w:val="389"/>
        </w:trPr>
        <w:tc>
          <w:tcPr>
            <w:tcW w:w="1260" w:type="dxa"/>
            <w:vAlign w:val="center"/>
          </w:tcPr>
          <w:p w14:paraId="2DD13A7F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610" w:type="dxa"/>
            <w:vAlign w:val="center"/>
          </w:tcPr>
          <w:p w14:paraId="4EBDF3D3" w14:textId="12054F45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12 [1, 95]</w:t>
            </w:r>
          </w:p>
        </w:tc>
        <w:tc>
          <w:tcPr>
            <w:tcW w:w="1614" w:type="dxa"/>
            <w:vAlign w:val="center"/>
          </w:tcPr>
          <w:p w14:paraId="683FCFC0" w14:textId="6522D37F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46 [1, 310]</w:t>
            </w:r>
          </w:p>
        </w:tc>
        <w:tc>
          <w:tcPr>
            <w:tcW w:w="1620" w:type="dxa"/>
            <w:vAlign w:val="center"/>
          </w:tcPr>
          <w:p w14:paraId="7311DA61" w14:textId="434FEBB3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.8 [0, 2]</w:t>
            </w:r>
          </w:p>
        </w:tc>
        <w:tc>
          <w:tcPr>
            <w:tcW w:w="1620" w:type="dxa"/>
            <w:vAlign w:val="center"/>
          </w:tcPr>
          <w:p w14:paraId="0EF3AF15" w14:textId="2C556BF5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.5 [0, 2]</w:t>
            </w:r>
          </w:p>
        </w:tc>
        <w:tc>
          <w:tcPr>
            <w:tcW w:w="236" w:type="dxa"/>
          </w:tcPr>
          <w:p w14:paraId="0FCA1BF8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34" w:type="dxa"/>
            <w:vAlign w:val="center"/>
          </w:tcPr>
          <w:p w14:paraId="6507FA0B" w14:textId="7809F113" w:rsidR="00252BAF" w:rsidRPr="00B54113" w:rsidRDefault="00200895" w:rsidP="00252BA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2520" w:type="dxa"/>
            <w:vAlign w:val="center"/>
          </w:tcPr>
          <w:p w14:paraId="4A72755C" w14:textId="02BA26BE" w:rsidR="00252BAF" w:rsidRPr="00B54113" w:rsidRDefault="00200895" w:rsidP="002008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</w:tr>
      <w:tr w:rsidR="00252BAF" w:rsidRPr="00BC5CE2" w14:paraId="34A1C8E0" w14:textId="240D1700" w:rsidTr="00B54113">
        <w:trPr>
          <w:trHeight w:val="389"/>
        </w:trPr>
        <w:tc>
          <w:tcPr>
            <w:tcW w:w="1260" w:type="dxa"/>
            <w:vAlign w:val="center"/>
          </w:tcPr>
          <w:p w14:paraId="7F87A560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610" w:type="dxa"/>
            <w:vAlign w:val="center"/>
          </w:tcPr>
          <w:p w14:paraId="11E04F23" w14:textId="2CD94FD8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.5 [0, 5]</w:t>
            </w:r>
          </w:p>
        </w:tc>
        <w:tc>
          <w:tcPr>
            <w:tcW w:w="1614" w:type="dxa"/>
            <w:vAlign w:val="center"/>
          </w:tcPr>
          <w:p w14:paraId="65489D8C" w14:textId="272AEEC1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2 [0, 22]</w:t>
            </w:r>
          </w:p>
        </w:tc>
        <w:tc>
          <w:tcPr>
            <w:tcW w:w="1620" w:type="dxa"/>
            <w:vAlign w:val="center"/>
          </w:tcPr>
          <w:p w14:paraId="2DD0E7AA" w14:textId="18890F8F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.1 [0, 1]</w:t>
            </w:r>
          </w:p>
        </w:tc>
        <w:tc>
          <w:tcPr>
            <w:tcW w:w="1620" w:type="dxa"/>
            <w:vAlign w:val="center"/>
          </w:tcPr>
          <w:p w14:paraId="42543C80" w14:textId="51600659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.3]</w:t>
            </w:r>
          </w:p>
        </w:tc>
        <w:tc>
          <w:tcPr>
            <w:tcW w:w="236" w:type="dxa"/>
          </w:tcPr>
          <w:p w14:paraId="256C9A8A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34" w:type="dxa"/>
            <w:vAlign w:val="center"/>
          </w:tcPr>
          <w:p w14:paraId="53DB2802" w14:textId="0203AFFB" w:rsidR="00252BAF" w:rsidRPr="00B54113" w:rsidRDefault="00200895" w:rsidP="00252BA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2520" w:type="dxa"/>
            <w:vAlign w:val="center"/>
          </w:tcPr>
          <w:p w14:paraId="253826E8" w14:textId="05F6F577" w:rsidR="00252BAF" w:rsidRPr="00B54113" w:rsidRDefault="00200895" w:rsidP="002008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68</w:t>
            </w:r>
          </w:p>
        </w:tc>
      </w:tr>
      <w:tr w:rsidR="00252BAF" w:rsidRPr="00BC5CE2" w14:paraId="61F39D1C" w14:textId="763945D4" w:rsidTr="00B54113">
        <w:trPr>
          <w:trHeight w:val="389"/>
        </w:trPr>
        <w:tc>
          <w:tcPr>
            <w:tcW w:w="1260" w:type="dxa"/>
            <w:vAlign w:val="center"/>
          </w:tcPr>
          <w:p w14:paraId="3DA41311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610" w:type="dxa"/>
            <w:vAlign w:val="center"/>
          </w:tcPr>
          <w:p w14:paraId="5A7C36E9" w14:textId="73CB034E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]</w:t>
            </w:r>
          </w:p>
        </w:tc>
        <w:tc>
          <w:tcPr>
            <w:tcW w:w="1614" w:type="dxa"/>
            <w:vAlign w:val="center"/>
          </w:tcPr>
          <w:p w14:paraId="6A536A46" w14:textId="6479A0A5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. 0.1]</w:t>
            </w:r>
          </w:p>
        </w:tc>
        <w:tc>
          <w:tcPr>
            <w:tcW w:w="1620" w:type="dxa"/>
            <w:vAlign w:val="center"/>
          </w:tcPr>
          <w:p w14:paraId="1D20F345" w14:textId="5CEA65A4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0]</w:t>
            </w:r>
          </w:p>
        </w:tc>
        <w:tc>
          <w:tcPr>
            <w:tcW w:w="1620" w:type="dxa"/>
            <w:vAlign w:val="center"/>
          </w:tcPr>
          <w:p w14:paraId="142170DD" w14:textId="03920934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.2]</w:t>
            </w:r>
          </w:p>
        </w:tc>
        <w:tc>
          <w:tcPr>
            <w:tcW w:w="236" w:type="dxa"/>
          </w:tcPr>
          <w:p w14:paraId="61F48A15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34" w:type="dxa"/>
            <w:vAlign w:val="center"/>
          </w:tcPr>
          <w:p w14:paraId="5E3341D4" w14:textId="70A157F1" w:rsidR="00252BAF" w:rsidRPr="00B54113" w:rsidRDefault="00200895" w:rsidP="00252BA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  <w:tc>
          <w:tcPr>
            <w:tcW w:w="2520" w:type="dxa"/>
            <w:vAlign w:val="center"/>
          </w:tcPr>
          <w:p w14:paraId="0E38D506" w14:textId="3CED8B7B" w:rsidR="00252BAF" w:rsidRPr="00B54113" w:rsidRDefault="00200895" w:rsidP="002008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7</w:t>
            </w:r>
          </w:p>
        </w:tc>
      </w:tr>
      <w:tr w:rsidR="00252BAF" w:rsidRPr="00BC5CE2" w14:paraId="60EE1CAA" w14:textId="3550F629" w:rsidTr="00B54113">
        <w:trPr>
          <w:trHeight w:val="389"/>
        </w:trPr>
        <w:tc>
          <w:tcPr>
            <w:tcW w:w="1260" w:type="dxa"/>
            <w:vAlign w:val="center"/>
          </w:tcPr>
          <w:p w14:paraId="59DF184E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1610" w:type="dxa"/>
            <w:vAlign w:val="center"/>
          </w:tcPr>
          <w:p w14:paraId="5EB46012" w14:textId="0B9905D5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.2]</w:t>
            </w:r>
          </w:p>
        </w:tc>
        <w:tc>
          <w:tcPr>
            <w:tcW w:w="1614" w:type="dxa"/>
            <w:vAlign w:val="center"/>
          </w:tcPr>
          <w:p w14:paraId="48D6766B" w14:textId="08CFA921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]</w:t>
            </w:r>
          </w:p>
        </w:tc>
        <w:tc>
          <w:tcPr>
            <w:tcW w:w="1620" w:type="dxa"/>
            <w:vAlign w:val="center"/>
          </w:tcPr>
          <w:p w14:paraId="6689C594" w14:textId="085F72DC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0]</w:t>
            </w:r>
          </w:p>
        </w:tc>
        <w:tc>
          <w:tcPr>
            <w:tcW w:w="1620" w:type="dxa"/>
            <w:vAlign w:val="center"/>
          </w:tcPr>
          <w:p w14:paraId="4E6DAF62" w14:textId="4802A269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]</w:t>
            </w:r>
          </w:p>
        </w:tc>
        <w:tc>
          <w:tcPr>
            <w:tcW w:w="236" w:type="dxa"/>
          </w:tcPr>
          <w:p w14:paraId="3A76B593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34" w:type="dxa"/>
            <w:vAlign w:val="center"/>
          </w:tcPr>
          <w:p w14:paraId="69482D3E" w14:textId="1ED30B77" w:rsidR="00252BAF" w:rsidRPr="00B54113" w:rsidRDefault="00200895" w:rsidP="00252BA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  <w:tc>
          <w:tcPr>
            <w:tcW w:w="2520" w:type="dxa"/>
            <w:vAlign w:val="center"/>
          </w:tcPr>
          <w:p w14:paraId="7E005876" w14:textId="54AFD990" w:rsidR="00252BAF" w:rsidRPr="00B54113" w:rsidRDefault="00200895" w:rsidP="002008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</w:tr>
      <w:tr w:rsidR="00252BAF" w:rsidRPr="00BC5CE2" w14:paraId="4C6949A3" w14:textId="6E4E9156" w:rsidTr="00B54113">
        <w:trPr>
          <w:trHeight w:val="389"/>
        </w:trPr>
        <w:tc>
          <w:tcPr>
            <w:tcW w:w="1260" w:type="dxa"/>
            <w:vAlign w:val="center"/>
          </w:tcPr>
          <w:p w14:paraId="29CE8C56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1610" w:type="dxa"/>
            <w:vAlign w:val="center"/>
          </w:tcPr>
          <w:p w14:paraId="73EA8C44" w14:textId="3AAD09ED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]</w:t>
            </w:r>
          </w:p>
        </w:tc>
        <w:tc>
          <w:tcPr>
            <w:tcW w:w="1614" w:type="dxa"/>
            <w:vAlign w:val="center"/>
          </w:tcPr>
          <w:p w14:paraId="0814026B" w14:textId="1E3B7568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]</w:t>
            </w:r>
          </w:p>
        </w:tc>
        <w:tc>
          <w:tcPr>
            <w:tcW w:w="1620" w:type="dxa"/>
            <w:vAlign w:val="center"/>
          </w:tcPr>
          <w:p w14:paraId="02AD8423" w14:textId="50C61001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0]</w:t>
            </w:r>
          </w:p>
        </w:tc>
        <w:tc>
          <w:tcPr>
            <w:tcW w:w="1620" w:type="dxa"/>
            <w:vAlign w:val="center"/>
          </w:tcPr>
          <w:p w14:paraId="55B2EE35" w14:textId="0F5731EE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]</w:t>
            </w:r>
          </w:p>
        </w:tc>
        <w:tc>
          <w:tcPr>
            <w:tcW w:w="236" w:type="dxa"/>
          </w:tcPr>
          <w:p w14:paraId="38DD8321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34" w:type="dxa"/>
            <w:vAlign w:val="center"/>
          </w:tcPr>
          <w:p w14:paraId="42E918DE" w14:textId="10A3BD35" w:rsidR="00252BAF" w:rsidRPr="00B54113" w:rsidRDefault="00200895" w:rsidP="00252BA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10</w:t>
            </w:r>
          </w:p>
        </w:tc>
        <w:tc>
          <w:tcPr>
            <w:tcW w:w="2520" w:type="dxa"/>
            <w:vAlign w:val="center"/>
          </w:tcPr>
          <w:p w14:paraId="572A94CA" w14:textId="13098E6A" w:rsidR="00252BAF" w:rsidRPr="00B54113" w:rsidRDefault="00200895" w:rsidP="002008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1</w:t>
            </w:r>
          </w:p>
        </w:tc>
      </w:tr>
      <w:tr w:rsidR="00252BAF" w:rsidRPr="00BC5CE2" w14:paraId="40EE51E1" w14:textId="179AEFAA" w:rsidTr="00B54113">
        <w:trPr>
          <w:trHeight w:val="389"/>
        </w:trPr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7E3ACFA6" w14:textId="347691BC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42</w:t>
            </w:r>
          </w:p>
        </w:tc>
        <w:tc>
          <w:tcPr>
            <w:tcW w:w="1610" w:type="dxa"/>
            <w:tcBorders>
              <w:bottom w:val="single" w:sz="4" w:space="0" w:color="auto"/>
            </w:tcBorders>
            <w:vAlign w:val="center"/>
          </w:tcPr>
          <w:p w14:paraId="313D008D" w14:textId="5BA444C7" w:rsidR="00252BAF" w:rsidRPr="00B54113" w:rsidRDefault="00252BAF" w:rsidP="00BC5CE2">
            <w:pPr>
              <w:pStyle w:val="ListParagraph"/>
              <w:numPr>
                <w:ilvl w:val="1"/>
                <w:numId w:val="1"/>
              </w:num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[0, 2]</w:t>
            </w:r>
          </w:p>
        </w:tc>
        <w:tc>
          <w:tcPr>
            <w:tcW w:w="1614" w:type="dxa"/>
            <w:tcBorders>
              <w:bottom w:val="single" w:sz="4" w:space="0" w:color="auto"/>
            </w:tcBorders>
            <w:vAlign w:val="center"/>
          </w:tcPr>
          <w:p w14:paraId="0C4AF4C5" w14:textId="6EA22490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.03 [0, 8]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vAlign w:val="center"/>
          </w:tcPr>
          <w:p w14:paraId="329CF159" w14:textId="5960C509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0]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vAlign w:val="center"/>
          </w:tcPr>
          <w:p w14:paraId="49E3BD9F" w14:textId="1F23216C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  <w:r w:rsidRPr="00B54113">
              <w:rPr>
                <w:rFonts w:ascii="Arial" w:hAnsi="Arial" w:cs="Arial"/>
                <w:sz w:val="20"/>
                <w:szCs w:val="20"/>
              </w:rPr>
              <w:t>0 [0, 0]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7FE14246" w14:textId="77777777" w:rsidR="00252BAF" w:rsidRPr="00B54113" w:rsidRDefault="00252BAF" w:rsidP="00D0698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34" w:type="dxa"/>
            <w:tcBorders>
              <w:bottom w:val="single" w:sz="4" w:space="0" w:color="auto"/>
            </w:tcBorders>
            <w:vAlign w:val="center"/>
          </w:tcPr>
          <w:p w14:paraId="5D3DF1FE" w14:textId="30492DF5" w:rsidR="00252BAF" w:rsidRPr="00B54113" w:rsidRDefault="00200895" w:rsidP="00252BA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12</w:t>
            </w:r>
          </w:p>
        </w:tc>
        <w:tc>
          <w:tcPr>
            <w:tcW w:w="2520" w:type="dxa"/>
            <w:tcBorders>
              <w:bottom w:val="single" w:sz="4" w:space="0" w:color="auto"/>
            </w:tcBorders>
            <w:vAlign w:val="center"/>
          </w:tcPr>
          <w:p w14:paraId="2DE8FDEA" w14:textId="540A9D79" w:rsidR="00252BAF" w:rsidRPr="00B54113" w:rsidRDefault="00200895" w:rsidP="0020089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</w:tr>
    </w:tbl>
    <w:p w14:paraId="6A9EE700" w14:textId="76B024AA" w:rsidR="00BC5CE2" w:rsidRDefault="00BC5CE2">
      <w:pPr>
        <w:rPr>
          <w:rFonts w:ascii="Arial" w:hAnsi="Arial" w:cs="Arial"/>
        </w:rPr>
      </w:pPr>
      <w:r w:rsidRPr="00BC5CE2">
        <w:rPr>
          <w:rFonts w:ascii="Arial" w:hAnsi="Arial" w:cs="Arial"/>
        </w:rPr>
        <w:t xml:space="preserve">Abbreviations: DP=dihydroartemisinin-piperaquine; </w:t>
      </w:r>
      <w:r>
        <w:rPr>
          <w:rFonts w:ascii="Arial" w:hAnsi="Arial" w:cs="Arial"/>
        </w:rPr>
        <w:t xml:space="preserve">IQR=interquartile range; </w:t>
      </w:r>
      <w:r w:rsidRPr="00BC5CE2">
        <w:rPr>
          <w:rFonts w:ascii="Arial" w:hAnsi="Arial" w:cs="Arial"/>
        </w:rPr>
        <w:t>MB=methylene blue; PQ=primaquine; SP-AQ=sulfadoxine-pyrimethamine and amodiaquine</w:t>
      </w:r>
    </w:p>
    <w:p w14:paraId="416CF14B" w14:textId="4B88A0CD" w:rsidR="00252BAF" w:rsidRPr="00200895" w:rsidRDefault="00252BAF" w:rsidP="00252BAF">
      <w:pPr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Reported p-values from</w:t>
      </w:r>
      <w:r w:rsidR="0020089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comparing SP-AQ and DP arms (i.e. combined SP-AQ and SP-AQ+PQ arms versus combined DP and DP+MB arms)</w:t>
      </w:r>
      <w:r w:rsidR="00200895">
        <w:rPr>
          <w:rFonts w:ascii="Arial" w:hAnsi="Arial" w:cs="Arial"/>
        </w:rPr>
        <w:t xml:space="preserve">. P-values computed from linear regression modelling log10 SBP-1 parasite density. Models comparing parasite density at non-baseline visits </w:t>
      </w:r>
      <w:r w:rsidR="00200895" w:rsidRPr="00BA1C3F">
        <w:rPr>
          <w:rFonts w:ascii="Arial" w:hAnsi="Arial" w:cs="Arial"/>
        </w:rPr>
        <w:t>adjust</w:t>
      </w:r>
      <w:r w:rsidR="00200895">
        <w:rPr>
          <w:rFonts w:ascii="Arial" w:hAnsi="Arial" w:cs="Arial"/>
        </w:rPr>
        <w:t>ed</w:t>
      </w:r>
      <w:r w:rsidR="00200895" w:rsidRPr="00BA1C3F">
        <w:rPr>
          <w:rFonts w:ascii="Arial" w:hAnsi="Arial" w:cs="Arial"/>
        </w:rPr>
        <w:t xml:space="preserve"> for baseline SBP-1</w:t>
      </w:r>
      <w:r w:rsidR="00200895">
        <w:rPr>
          <w:rFonts w:ascii="Arial" w:hAnsi="Arial" w:cs="Arial"/>
        </w:rPr>
        <w:t xml:space="preserve"> values</w:t>
      </w:r>
      <w:r w:rsidR="00200895" w:rsidRPr="00BA1C3F">
        <w:rPr>
          <w:rFonts w:ascii="Arial" w:hAnsi="Arial" w:cs="Arial"/>
        </w:rPr>
        <w:t>. A value of 0.001 was added to all values to account for zeroes.</w:t>
      </w:r>
    </w:p>
    <w:p w14:paraId="0B71ADE7" w14:textId="51C79825" w:rsidR="00252BAF" w:rsidRPr="00252BAF" w:rsidRDefault="00252BAF" w:rsidP="00252BAF">
      <w:pPr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 xml:space="preserve"> Reported p-values from comparing arms that received gametocytocidal drugs versus those that did not (i.e. combined SP-AQ+PQ and DP+MB arms versus combined SP-AQ and DP arms)</w:t>
      </w:r>
      <w:r w:rsidR="00200895">
        <w:rPr>
          <w:rFonts w:ascii="Arial" w:hAnsi="Arial" w:cs="Arial"/>
        </w:rPr>
        <w:t xml:space="preserve">. P-values were computed similarly to those comparing SP-AQ and DP arms. </w:t>
      </w:r>
    </w:p>
    <w:p w14:paraId="5E7B760E" w14:textId="5DD12464" w:rsidR="00252BAF" w:rsidRDefault="00252BAF">
      <w:pPr>
        <w:rPr>
          <w:rFonts w:ascii="Arial" w:hAnsi="Arial" w:cs="Arial"/>
        </w:rPr>
      </w:pPr>
    </w:p>
    <w:p w14:paraId="3B6DFED9" w14:textId="05D6A19A" w:rsidR="005C5BCC" w:rsidRDefault="005C5BCC">
      <w:pPr>
        <w:rPr>
          <w:rFonts w:ascii="Arial" w:hAnsi="Arial" w:cs="Arial"/>
        </w:rPr>
      </w:pPr>
    </w:p>
    <w:p w14:paraId="4EA258BC" w14:textId="77777777" w:rsidR="00AF6C84" w:rsidRDefault="00AF6C84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71FBDE67" w14:textId="7B3A2B18" w:rsidR="005C5BCC" w:rsidRDefault="005C5BCC" w:rsidP="00B13FF2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t>T</w:t>
      </w:r>
      <w:r w:rsidRPr="00BC5CE2">
        <w:rPr>
          <w:rFonts w:ascii="Arial" w:hAnsi="Arial" w:cs="Arial"/>
          <w:b/>
          <w:bCs/>
        </w:rPr>
        <w:t xml:space="preserve">able </w:t>
      </w:r>
      <w:r w:rsidR="00FD0DE1">
        <w:rPr>
          <w:rFonts w:ascii="Arial" w:hAnsi="Arial" w:cs="Arial"/>
          <w:b/>
          <w:bCs/>
        </w:rPr>
        <w:t>S</w:t>
      </w:r>
      <w:r>
        <w:rPr>
          <w:rFonts w:ascii="Arial" w:hAnsi="Arial" w:cs="Arial"/>
          <w:b/>
          <w:bCs/>
        </w:rPr>
        <w:t>3</w:t>
      </w:r>
      <w:r w:rsidRPr="00BC5CE2">
        <w:rPr>
          <w:rFonts w:ascii="Arial" w:hAnsi="Arial" w:cs="Arial"/>
          <w:b/>
          <w:bCs/>
        </w:rPr>
        <w:t>.</w:t>
      </w:r>
      <w:r w:rsidRPr="00BC5CE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Recrudescence-reinfection genotyping</w:t>
      </w:r>
      <w:r w:rsidR="00AF6C84">
        <w:rPr>
          <w:rFonts w:ascii="Arial" w:hAnsi="Arial" w:cs="Arial"/>
        </w:rPr>
        <w:t xml:space="preserve">. Results of genotyping for 3 polymorphic markers, using WHO criteria for defining recrudescent infections </w:t>
      </w:r>
      <w:r w:rsidR="00AF6C84">
        <w:rPr>
          <w:rFonts w:ascii="Arial" w:hAnsi="Arial" w:cs="Arial"/>
        </w:rPr>
        <w:fldChar w:fldCharType="begin"/>
      </w:r>
      <w:r w:rsidR="00AF6C84">
        <w:rPr>
          <w:rFonts w:ascii="Arial" w:hAnsi="Arial" w:cs="Arial"/>
        </w:rPr>
        <w:instrText xml:space="preserve"> ADDIN EN.CITE &lt;EndNote&gt;&lt;Cite&gt;&lt;Author&gt;World Health Organization&lt;/Author&gt;&lt;Year&gt;2008&lt;/Year&gt;&lt;RecNum&gt;110&lt;/RecNum&gt;&lt;DisplayText&gt;[1]&lt;/DisplayText&gt;&lt;record&gt;&lt;rec-number&gt;110&lt;/rec-number&gt;&lt;foreign-keys&gt;&lt;key app="EN" db-id="rp9e5pfvb2fpvmerxw6xw0ptzps00aa52pda" timestamp="1608031999"&gt;110&lt;/key&gt;&lt;/foreign-keys&gt;&lt;ref-type name="Book"&gt;6&lt;/ref-type&gt;&lt;contributors&gt;&lt;authors&gt;&lt;author&gt;World Health Organization,&lt;/author&gt;&lt;/authors&gt;&lt;/contributors&gt;&lt;titles&gt;&lt;title&gt;Methods and techniques for clinical trials on antimalarial drug efficacy: genotyping to identify parasite populations: informal consultation organized by the Medicines for Malaria Venture and cosponsored by the World Health Organization, 29-31 May 2007, Amsterdam, The Netherlands&lt;/title&gt;&lt;/titles&gt;&lt;dates&gt;&lt;year&gt;2008&lt;/year&gt;&lt;/dates&gt;&lt;publisher&gt;World Health Organization&lt;/publisher&gt;&lt;isbn&gt;9241596309&lt;/isbn&gt;&lt;urls&gt;&lt;/urls&gt;&lt;/record&gt;&lt;/Cite&gt;&lt;/EndNote&gt;</w:instrText>
      </w:r>
      <w:r w:rsidR="00AF6C84">
        <w:rPr>
          <w:rFonts w:ascii="Arial" w:hAnsi="Arial" w:cs="Arial"/>
        </w:rPr>
        <w:fldChar w:fldCharType="separate"/>
      </w:r>
      <w:r w:rsidR="00AF6C84">
        <w:rPr>
          <w:rFonts w:ascii="Arial" w:hAnsi="Arial" w:cs="Arial"/>
          <w:noProof/>
        </w:rPr>
        <w:t>[1]</w:t>
      </w:r>
      <w:r w:rsidR="00AF6C84">
        <w:rPr>
          <w:rFonts w:ascii="Arial" w:hAnsi="Arial" w:cs="Arial"/>
        </w:rPr>
        <w:fldChar w:fldCharType="end"/>
      </w:r>
      <w:r w:rsidR="00B13FF2" w:rsidRPr="00B13FF2">
        <w:t xml:space="preserve"> </w:t>
      </w:r>
      <w:r w:rsidR="00B13FF2" w:rsidRPr="00B13FF2">
        <w:rPr>
          <w:rFonts w:ascii="Arial" w:hAnsi="Arial" w:cs="Arial"/>
        </w:rPr>
        <w:t>A ‘new infection’ is a subsequen</w:t>
      </w:r>
      <w:r w:rsidR="002128B9">
        <w:rPr>
          <w:rFonts w:ascii="Arial" w:hAnsi="Arial" w:cs="Arial"/>
        </w:rPr>
        <w:t>s</w:t>
      </w:r>
      <w:bookmarkStart w:id="0" w:name="_GoBack"/>
      <w:bookmarkEnd w:id="0"/>
      <w:r w:rsidR="00B13FF2" w:rsidRPr="00B13FF2">
        <w:rPr>
          <w:rFonts w:ascii="Arial" w:hAnsi="Arial" w:cs="Arial"/>
        </w:rPr>
        <w:t>t occurring parasitaemia in which all</w:t>
      </w:r>
      <w:r w:rsidR="00FD0DE1">
        <w:rPr>
          <w:rFonts w:ascii="Arial" w:hAnsi="Arial" w:cs="Arial"/>
        </w:rPr>
        <w:t xml:space="preserve"> </w:t>
      </w:r>
      <w:r w:rsidR="00B13FF2" w:rsidRPr="00B13FF2">
        <w:rPr>
          <w:rFonts w:ascii="Arial" w:hAnsi="Arial" w:cs="Arial"/>
        </w:rPr>
        <w:t>the alleles in parasites from the post-treatment sample are different from</w:t>
      </w:r>
      <w:r w:rsidR="00B13FF2">
        <w:rPr>
          <w:rFonts w:ascii="Arial" w:hAnsi="Arial" w:cs="Arial"/>
        </w:rPr>
        <w:t xml:space="preserve"> </w:t>
      </w:r>
      <w:r w:rsidR="00B13FF2" w:rsidRPr="00B13FF2">
        <w:rPr>
          <w:rFonts w:ascii="Arial" w:hAnsi="Arial" w:cs="Arial"/>
        </w:rPr>
        <w:t>those in the admission sample, for one or more loci tested.</w:t>
      </w:r>
      <w:r w:rsidR="00B13FF2">
        <w:rPr>
          <w:rFonts w:ascii="Arial" w:hAnsi="Arial" w:cs="Arial"/>
        </w:rPr>
        <w:t xml:space="preserve"> </w:t>
      </w:r>
      <w:r w:rsidR="00B13FF2" w:rsidRPr="00B13FF2">
        <w:rPr>
          <w:rFonts w:ascii="Arial" w:hAnsi="Arial" w:cs="Arial"/>
        </w:rPr>
        <w:t>In a ‘recrudescence’, at least one allele at each locus is common to both</w:t>
      </w:r>
      <w:r w:rsidR="00B13FF2">
        <w:rPr>
          <w:rFonts w:ascii="Arial" w:hAnsi="Arial" w:cs="Arial"/>
        </w:rPr>
        <w:t xml:space="preserve"> </w:t>
      </w:r>
      <w:r w:rsidR="00B13FF2" w:rsidRPr="00B13FF2">
        <w:rPr>
          <w:rFonts w:ascii="Arial" w:hAnsi="Arial" w:cs="Arial"/>
        </w:rPr>
        <w:t>paired samples.</w:t>
      </w:r>
      <w:r w:rsidR="00B13FF2">
        <w:rPr>
          <w:rFonts w:ascii="Arial" w:hAnsi="Arial" w:cs="Arial"/>
        </w:rPr>
        <w:t xml:space="preserve"> Indeterminate where those samples where results were only available for one locus.</w:t>
      </w:r>
    </w:p>
    <w:p w14:paraId="65752F25" w14:textId="77777777" w:rsidR="00B13FF2" w:rsidRDefault="00B13FF2" w:rsidP="00B13FF2">
      <w:pPr>
        <w:rPr>
          <w:rFonts w:ascii="Arial" w:hAnsi="Arial" w:cs="Arial"/>
        </w:rPr>
      </w:pPr>
    </w:p>
    <w:tbl>
      <w:tblPr>
        <w:tblW w:w="10483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20"/>
        <w:gridCol w:w="2680"/>
        <w:gridCol w:w="1030"/>
        <w:gridCol w:w="960"/>
        <w:gridCol w:w="1420"/>
        <w:gridCol w:w="1353"/>
        <w:gridCol w:w="720"/>
        <w:gridCol w:w="1480"/>
      </w:tblGrid>
      <w:tr w:rsidR="005C5BCC" w:rsidRPr="005C5BCC" w14:paraId="7DE41721" w14:textId="77777777" w:rsidTr="00B54113">
        <w:trPr>
          <w:trHeight w:val="225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D9D62" w14:textId="77777777" w:rsidR="005C5BCC" w:rsidRPr="00B54113" w:rsidRDefault="005C5BCC" w:rsidP="005C5BCC">
            <w:pPr>
              <w:rPr>
                <w:rFonts w:ascii="Times New Roman" w:eastAsia="Times New Roman" w:hAnsi="Times New Roman" w:cs="Times New Roman"/>
                <w:lang w:eastAsia="nl-NL"/>
              </w:rPr>
            </w:pPr>
          </w:p>
        </w:tc>
        <w:tc>
          <w:tcPr>
            <w:tcW w:w="268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B875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GLURP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45DD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  <w:t>MSP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1BCC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  <w:t>MSP1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401CC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  <w:tc>
          <w:tcPr>
            <w:tcW w:w="12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5D157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CD57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  <w:tc>
          <w:tcPr>
            <w:tcW w:w="148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60E6C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</w:tr>
      <w:tr w:rsidR="005C5BCC" w:rsidRPr="005C5BCC" w14:paraId="2FCFA460" w14:textId="77777777" w:rsidTr="00B54113">
        <w:trPr>
          <w:trHeight w:val="300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83B4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nl-NL" w:eastAsia="nl-NL"/>
              </w:rPr>
            </w:pPr>
          </w:p>
        </w:tc>
        <w:tc>
          <w:tcPr>
            <w:tcW w:w="2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72161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GLUR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8797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Ic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59253F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R033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F6B940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K1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2DC482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Fc2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89D8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Mad20</w:t>
            </w:r>
          </w:p>
        </w:tc>
        <w:tc>
          <w:tcPr>
            <w:tcW w:w="1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FDF8B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b/>
                <w:bCs/>
                <w:sz w:val="16"/>
                <w:szCs w:val="16"/>
                <w:lang w:val="nl-NL" w:eastAsia="nl-NL"/>
              </w:rPr>
              <w:t>outcome</w:t>
            </w:r>
          </w:p>
        </w:tc>
      </w:tr>
      <w:tr w:rsidR="00AF6C84" w:rsidRPr="005C5BCC" w14:paraId="6EBD7C28" w14:textId="77777777" w:rsidTr="00AF6C84">
        <w:trPr>
          <w:trHeight w:val="300"/>
        </w:trPr>
        <w:tc>
          <w:tcPr>
            <w:tcW w:w="1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BE1B84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02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D67B850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00-8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F16AF3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44C251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83712F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0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3DF1EA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9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1A83B8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E0130E4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reinfection</w:t>
            </w:r>
          </w:p>
        </w:tc>
      </w:tr>
      <w:tr w:rsidR="00AF6C84" w:rsidRPr="005C5BCC" w14:paraId="5160301A" w14:textId="77777777" w:rsidTr="00AF6C84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65108D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02 D42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DCDC35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00+12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9CC2F0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00+5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9352FD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879B86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80+230+35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0A42B12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1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51541D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0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B8C532F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 </w:t>
            </w:r>
          </w:p>
        </w:tc>
      </w:tr>
      <w:tr w:rsidR="005C5BCC" w:rsidRPr="005C5BCC" w14:paraId="4C3B2B76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2435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20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F328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8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26D0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DE61C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5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192F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00+230+35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002EC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CCE82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B2299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indeterminate</w:t>
            </w:r>
          </w:p>
        </w:tc>
      </w:tr>
      <w:tr w:rsidR="005C5BCC" w:rsidRPr="005C5BCC" w14:paraId="5486E51E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F2C94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20 D42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DF40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73DE1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DC751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43B7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80+230+35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9A07E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EC2F7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A3242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</w:tr>
      <w:tr w:rsidR="00AF6C84" w:rsidRPr="005C5BCC" w14:paraId="650C7D04" w14:textId="77777777" w:rsidTr="00AF6C84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6109341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42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4EDF8E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20+700+780+900+950+1000+10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872C362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+5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5BE5E0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5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32AA4D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00+230+33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603763F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9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DDC1F0F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8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0A069ED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recrudescence</w:t>
            </w:r>
          </w:p>
        </w:tc>
      </w:tr>
      <w:tr w:rsidR="00AF6C84" w:rsidRPr="005C5BCC" w14:paraId="29C6BA40" w14:textId="77777777" w:rsidTr="00AF6C84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B24ED14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42 D14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2A7DDF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00+780+900+950+1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CFA8A45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+5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2974E7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1AAC79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80+230+270+33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FB7858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E8B7E0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86F1D61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</w:tr>
      <w:tr w:rsidR="005C5BCC" w:rsidRPr="005C5BCC" w14:paraId="26D5809F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402F0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08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19B4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F212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7A2A4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766BE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00+35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D467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5FD7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A29E0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recrudescence</w:t>
            </w:r>
          </w:p>
        </w:tc>
      </w:tr>
      <w:tr w:rsidR="005C5BCC" w:rsidRPr="005C5BCC" w14:paraId="34F82B8C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40C2E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08 D7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4384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7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0918E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CB52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F545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00+35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3F074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C559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D4475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</w:tr>
      <w:tr w:rsidR="00AF6C84" w:rsidRPr="005C5BCC" w14:paraId="4C488856" w14:textId="77777777" w:rsidTr="00AF6C84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FAB7B0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24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09C1F0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05F14B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AAA09F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84D3AFF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30+370+40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5DD228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F8353DC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C351A8D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reinfection</w:t>
            </w:r>
          </w:p>
        </w:tc>
      </w:tr>
      <w:tr w:rsidR="00AF6C84" w:rsidRPr="005C5BCC" w14:paraId="0ED0B857" w14:textId="77777777" w:rsidTr="00AF6C84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5A3217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24 D42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E486E8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BC4509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555534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568A621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00+32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ABA29F0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2E7AFE2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D5346D2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</w:tr>
      <w:tr w:rsidR="005C5BCC" w:rsidRPr="005C5BCC" w14:paraId="79146B7F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C911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59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7BF2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590+9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D2F3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+5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9D22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F4B2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5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3DB9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9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CB67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0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1591D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reinfection</w:t>
            </w:r>
          </w:p>
        </w:tc>
      </w:tr>
      <w:tr w:rsidR="005C5BCC" w:rsidRPr="005C5BCC" w14:paraId="315FA78C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CEFA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59 D42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2D81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814C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25297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73017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70+40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CB5E7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B26B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87B51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</w:tr>
      <w:tr w:rsidR="00AF6C84" w:rsidRPr="005C5BCC" w14:paraId="4B58C2E9" w14:textId="77777777" w:rsidTr="00AF6C84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DAB668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18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388F32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7E4FC27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6AA4E0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E80C8B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00+37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DA13B0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D630D07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BF7C54B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recrudescence</w:t>
            </w:r>
          </w:p>
        </w:tc>
      </w:tr>
      <w:tr w:rsidR="00AF6C84" w:rsidRPr="005C5BCC" w14:paraId="01D3EF82" w14:textId="77777777" w:rsidTr="00AF6C84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73A375E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18 D42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F6AD900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113DC9F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20390E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DDB099E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80+230+370+40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70CDD7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399341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770149F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</w:tr>
      <w:tr w:rsidR="005C5BCC" w:rsidRPr="005C5BCC" w14:paraId="460BE941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7F63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33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E5BD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00+950+9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694EE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+500+5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C6D77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5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04393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30+250+35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D33F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70+290+310+3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F9B92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FE7C9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recrudescence</w:t>
            </w:r>
          </w:p>
        </w:tc>
      </w:tr>
      <w:tr w:rsidR="005C5BCC" w:rsidRPr="005C5BCC" w14:paraId="391B197A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0374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33 D42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5A8BC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80+780+900+950+9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71D80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+5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36BDF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5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E48F2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80+250+35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113FF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924A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80+22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02729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</w:tr>
      <w:tr w:rsidR="00AF6C84" w:rsidRPr="005C5BCC" w14:paraId="3FEFE22E" w14:textId="77777777" w:rsidTr="00AF6C84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FAD1F0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79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F8C5B3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50+680+720+800+870+9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693F04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+5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475761C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5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940F15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30+250+35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B77FA16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27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4C20984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2F3D99A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reinfection</w:t>
            </w:r>
          </w:p>
        </w:tc>
      </w:tr>
      <w:tr w:rsidR="00AF6C84" w:rsidRPr="005C5BCC" w14:paraId="28FA7405" w14:textId="77777777" w:rsidTr="00AF6C84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0C4D480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79 D28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A1931E1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680+800+870+9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39B567C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951B36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E5C66E4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80+37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9E3DE98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5DF35AE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F1AFA20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nl-NL" w:eastAsia="nl-NL"/>
              </w:rPr>
              <w:t> </w:t>
            </w:r>
          </w:p>
        </w:tc>
      </w:tr>
      <w:tr w:rsidR="005C5BCC" w:rsidRPr="005C5BCC" w14:paraId="303D53A8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1A7D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19 D0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12D57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9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51F99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480+5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A04DF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9EC7A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180+230+250+37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1DBC2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8A0B4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A03B7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indeterminate</w:t>
            </w:r>
          </w:p>
        </w:tc>
      </w:tr>
      <w:tr w:rsidR="005C5BCC" w:rsidRPr="005C5BCC" w14:paraId="5BC18C63" w14:textId="77777777" w:rsidTr="005C5BCC">
        <w:trPr>
          <w:trHeight w:val="300"/>
        </w:trPr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F1525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PQ03-19 D42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B005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9B40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CF60B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7DAFD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370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8F155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F000E" w14:textId="77777777" w:rsidR="005C5BCC" w:rsidRPr="005C5BCC" w:rsidRDefault="005C5BCC" w:rsidP="005C5BCC">
            <w:pPr>
              <w:jc w:val="center"/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-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1D914" w14:textId="77777777" w:rsidR="005C5BCC" w:rsidRPr="005C5BCC" w:rsidRDefault="005C5BCC" w:rsidP="005C5BCC">
            <w:pPr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</w:pPr>
            <w:r w:rsidRPr="005C5BCC">
              <w:rPr>
                <w:rFonts w:ascii="Calibri" w:eastAsia="Times New Roman" w:hAnsi="Calibri" w:cs="Times New Roman"/>
                <w:sz w:val="16"/>
                <w:szCs w:val="16"/>
                <w:lang w:val="nl-NL" w:eastAsia="nl-NL"/>
              </w:rPr>
              <w:t> </w:t>
            </w:r>
          </w:p>
        </w:tc>
      </w:tr>
    </w:tbl>
    <w:p w14:paraId="387D6C59" w14:textId="77777777" w:rsidR="005C5BCC" w:rsidRPr="00BC5CE2" w:rsidRDefault="005C5BCC" w:rsidP="005C5BCC">
      <w:pPr>
        <w:rPr>
          <w:rFonts w:ascii="Arial" w:hAnsi="Arial" w:cs="Arial"/>
        </w:rPr>
      </w:pPr>
    </w:p>
    <w:p w14:paraId="27EE0332" w14:textId="77777777" w:rsidR="00AF6C84" w:rsidRDefault="00AF6C84">
      <w:pPr>
        <w:rPr>
          <w:rFonts w:ascii="Arial" w:hAnsi="Arial" w:cs="Arial"/>
        </w:rPr>
      </w:pPr>
    </w:p>
    <w:p w14:paraId="411A7EC4" w14:textId="77777777" w:rsidR="00AF6C84" w:rsidRDefault="00AF6C84">
      <w:pPr>
        <w:rPr>
          <w:rFonts w:ascii="Arial" w:hAnsi="Arial" w:cs="Arial"/>
        </w:rPr>
      </w:pPr>
    </w:p>
    <w:p w14:paraId="2215643C" w14:textId="77777777" w:rsidR="00AF6C84" w:rsidRPr="00AF6C84" w:rsidRDefault="00AF6C84" w:rsidP="00AF6C84">
      <w:pPr>
        <w:pStyle w:val="EndNoteBibliography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AF6C84">
        <w:t>1.</w:t>
      </w:r>
      <w:r w:rsidRPr="00AF6C84">
        <w:tab/>
        <w:t xml:space="preserve">World Health Organization: </w:t>
      </w:r>
      <w:r w:rsidRPr="00AF6C84">
        <w:rPr>
          <w:i/>
        </w:rPr>
        <w:t>Methods and techniques for clinical trials on antimalarial drug efficacy: genotyping to identify parasite populations: informal consultation organized by the Medicines for Malaria Venture and cosponsored by the World Health Organization, 29-31 May 2007, Amsterdam, The Netherlands.</w:t>
      </w:r>
      <w:r w:rsidRPr="00AF6C84">
        <w:t xml:space="preserve"> World Health Organization; 2008.</w:t>
      </w:r>
    </w:p>
    <w:p w14:paraId="16025176" w14:textId="55470EF3" w:rsidR="005C5BCC" w:rsidRPr="00BC5CE2" w:rsidRDefault="00AF6C84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5C5BCC" w:rsidRPr="00BC5CE2" w:rsidSect="009B3B6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931FC6"/>
    <w:multiLevelType w:val="multilevel"/>
    <w:tmpl w:val="46FA5322"/>
    <w:lvl w:ilvl="0"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6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laria 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9e5pfvb2fpvmerxw6xw0ptzps00aa52pda&quot;&gt;COSMIC1 library&lt;record-ids&gt;&lt;item&gt;110&lt;/item&gt;&lt;/record-ids&gt;&lt;/item&gt;&lt;/Libraries&gt;"/>
  </w:docVars>
  <w:rsids>
    <w:rsidRoot w:val="00BC5CE2"/>
    <w:rsid w:val="00026E5B"/>
    <w:rsid w:val="000A0E36"/>
    <w:rsid w:val="000B4FDA"/>
    <w:rsid w:val="000C4253"/>
    <w:rsid w:val="000F3E1A"/>
    <w:rsid w:val="001F257C"/>
    <w:rsid w:val="00200895"/>
    <w:rsid w:val="002128B9"/>
    <w:rsid w:val="00246A78"/>
    <w:rsid w:val="00252BAF"/>
    <w:rsid w:val="00287500"/>
    <w:rsid w:val="002912B7"/>
    <w:rsid w:val="002A5ABF"/>
    <w:rsid w:val="002A6199"/>
    <w:rsid w:val="00306C37"/>
    <w:rsid w:val="00316B19"/>
    <w:rsid w:val="00335603"/>
    <w:rsid w:val="00340FEF"/>
    <w:rsid w:val="00413764"/>
    <w:rsid w:val="004249C9"/>
    <w:rsid w:val="00435D46"/>
    <w:rsid w:val="004C6E49"/>
    <w:rsid w:val="0050646B"/>
    <w:rsid w:val="00563AB1"/>
    <w:rsid w:val="005B6590"/>
    <w:rsid w:val="005C5BCC"/>
    <w:rsid w:val="005D0552"/>
    <w:rsid w:val="00602579"/>
    <w:rsid w:val="0065537B"/>
    <w:rsid w:val="006611C5"/>
    <w:rsid w:val="0066652F"/>
    <w:rsid w:val="00666A50"/>
    <w:rsid w:val="00677C4A"/>
    <w:rsid w:val="00680E9C"/>
    <w:rsid w:val="0068338D"/>
    <w:rsid w:val="006F34A9"/>
    <w:rsid w:val="00780285"/>
    <w:rsid w:val="007B631F"/>
    <w:rsid w:val="007C199C"/>
    <w:rsid w:val="007C1D3A"/>
    <w:rsid w:val="007D2BBE"/>
    <w:rsid w:val="008140CD"/>
    <w:rsid w:val="00851AEE"/>
    <w:rsid w:val="00874E35"/>
    <w:rsid w:val="00885961"/>
    <w:rsid w:val="00885BAE"/>
    <w:rsid w:val="00924C1C"/>
    <w:rsid w:val="00937D9E"/>
    <w:rsid w:val="00966BC0"/>
    <w:rsid w:val="009B30E4"/>
    <w:rsid w:val="009B3B63"/>
    <w:rsid w:val="009D1B52"/>
    <w:rsid w:val="009F068E"/>
    <w:rsid w:val="009F4680"/>
    <w:rsid w:val="009F654B"/>
    <w:rsid w:val="00A37791"/>
    <w:rsid w:val="00A759DC"/>
    <w:rsid w:val="00A874EC"/>
    <w:rsid w:val="00AE6AAF"/>
    <w:rsid w:val="00AF6C84"/>
    <w:rsid w:val="00B13FF2"/>
    <w:rsid w:val="00B54113"/>
    <w:rsid w:val="00B6098C"/>
    <w:rsid w:val="00B6548D"/>
    <w:rsid w:val="00B83AD0"/>
    <w:rsid w:val="00B841C6"/>
    <w:rsid w:val="00B94189"/>
    <w:rsid w:val="00BC5CE2"/>
    <w:rsid w:val="00BD3960"/>
    <w:rsid w:val="00BE6B22"/>
    <w:rsid w:val="00C723E6"/>
    <w:rsid w:val="00C84043"/>
    <w:rsid w:val="00D352BE"/>
    <w:rsid w:val="00D76848"/>
    <w:rsid w:val="00D77187"/>
    <w:rsid w:val="00D8311B"/>
    <w:rsid w:val="00D90146"/>
    <w:rsid w:val="00D9280A"/>
    <w:rsid w:val="00DA3EF3"/>
    <w:rsid w:val="00DD67B5"/>
    <w:rsid w:val="00E1194B"/>
    <w:rsid w:val="00E22A04"/>
    <w:rsid w:val="00E41DB9"/>
    <w:rsid w:val="00E554AF"/>
    <w:rsid w:val="00E55740"/>
    <w:rsid w:val="00EE3A54"/>
    <w:rsid w:val="00F5665F"/>
    <w:rsid w:val="00F751BF"/>
    <w:rsid w:val="00FC7354"/>
    <w:rsid w:val="00FD0D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BFCB07"/>
  <w15:chartTrackingRefBased/>
  <w15:docId w15:val="{9447B928-0202-EA4C-9288-395A6CB88D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C5CE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C5CE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554A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54AF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F6C84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6C8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F6C84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F6C84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9892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795</Words>
  <Characters>4536</Characters>
  <Application>Microsoft Office Word</Application>
  <DocSecurity>0</DocSecurity>
  <Lines>37</Lines>
  <Paragraphs>1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3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h, Michelle</dc:creator>
  <cp:keywords/>
  <dc:description/>
  <cp:lastModifiedBy>Rajalakshmi</cp:lastModifiedBy>
  <cp:revision>6</cp:revision>
  <dcterms:created xsi:type="dcterms:W3CDTF">2020-12-15T12:40:00Z</dcterms:created>
  <dcterms:modified xsi:type="dcterms:W3CDTF">2021-01-02T01:29:00Z</dcterms:modified>
</cp:coreProperties>
</file>